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0FD6488B"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w:t>
      </w:r>
      <w:r w:rsidR="009F0624">
        <w:rPr>
          <w:rFonts w:cstheme="minorHAnsi"/>
        </w:rPr>
        <w:t>Psychological Science</w:t>
      </w:r>
    </w:p>
    <w:p w14:paraId="5B809EB8" w14:textId="166EC29A" w:rsidR="009C6394" w:rsidRPr="00BF1B43" w:rsidRDefault="008C46FF" w:rsidP="00BF1B43">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629FD661" w:rsidR="00DE4153" w:rsidRDefault="00D001CB" w:rsidP="00DE4153">
      <w:pPr>
        <w:spacing w:line="360" w:lineRule="auto"/>
        <w:ind w:firstLine="720"/>
        <w:rPr>
          <w:lang w:val="en-AU"/>
        </w:rPr>
      </w:pPr>
      <w:r>
        <w:rPr>
          <w:rStyle w:val="CommentReference"/>
          <w:rFonts w:cstheme="minorHAnsi"/>
          <w:sz w:val="24"/>
          <w:szCs w:val="24"/>
        </w:rPr>
        <w:t xml:space="preserve">This study brings together the large body of research across areas of </w:t>
      </w:r>
      <w:r w:rsidRPr="004422F7">
        <w:rPr>
          <w:rStyle w:val="CommentReference"/>
          <w:rFonts w:cstheme="minorHAnsi"/>
          <w:sz w:val="24"/>
          <w:szCs w:val="24"/>
        </w:rPr>
        <w:t>psychological research</w:t>
      </w:r>
      <w:r>
        <w:rPr>
          <w:rStyle w:val="CommentReference"/>
          <w:rFonts w:cstheme="minorHAnsi"/>
          <w:sz w:val="24"/>
          <w:szCs w:val="24"/>
        </w:rPr>
        <w:t xml:space="preserve"> that examine the statistical power of psychological research in order to estimate the average power of psychology research and examine how the statistical power of this body has changed over the last half century. </w:t>
      </w:r>
      <w:r w:rsidR="003C20BE">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w:t>
      </w:r>
      <w:r w:rsidR="000F3CAC">
        <w:rPr>
          <w:rStyle w:val="CommentReference"/>
          <w:rFonts w:cstheme="minorHAnsi"/>
          <w:sz w:val="24"/>
          <w:szCs w:val="24"/>
        </w:rPr>
        <w:t xml:space="preserve">finding statistically significant results </w:t>
      </w:r>
      <w:r w:rsidR="00BB20C7">
        <w:rPr>
          <w:rStyle w:val="CommentReference"/>
          <w:rFonts w:cstheme="minorHAnsi"/>
          <w:sz w:val="24"/>
          <w:szCs w:val="24"/>
        </w:rPr>
        <w:t xml:space="preserve">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This means 5</w:t>
      </w:r>
      <w:r w:rsidR="00CD6C82">
        <w:rPr>
          <w:rStyle w:val="CommentReference"/>
          <w:rFonts w:cstheme="minorHAnsi"/>
          <w:sz w:val="24"/>
          <w:szCs w:val="24"/>
        </w:rPr>
        <w:t>2</w:t>
      </w:r>
      <w:r w:rsidR="00BB20C7">
        <w:rPr>
          <w:rStyle w:val="CommentReference"/>
          <w:rFonts w:cstheme="minorHAnsi"/>
          <w:sz w:val="24"/>
          <w:szCs w:val="24"/>
        </w:rPr>
        <w:t xml:space="preserve">% of </w:t>
      </w:r>
      <w:r w:rsidR="00490A94">
        <w:rPr>
          <w:rStyle w:val="CommentReference"/>
          <w:rFonts w:cstheme="minorHAnsi"/>
          <w:sz w:val="24"/>
          <w:szCs w:val="24"/>
        </w:rPr>
        <w:t>studies reported</w:t>
      </w:r>
      <w:r w:rsidR="00BB20C7">
        <w:rPr>
          <w:rStyle w:val="CommentReference"/>
          <w:rFonts w:cstheme="minorHAnsi"/>
          <w:sz w:val="24"/>
          <w:szCs w:val="24"/>
        </w:rPr>
        <w:t xml:space="preserve"> in the journal should have failed to reach statistical significance due to sampling variability alone</w:t>
      </w:r>
      <w:r>
        <w:rPr>
          <w:rStyle w:val="CommentReference"/>
          <w:rFonts w:cstheme="minorHAnsi"/>
          <w:sz w:val="24"/>
          <w:szCs w:val="24"/>
        </w:rPr>
        <w:t xml:space="preserve">, assuming </w:t>
      </w:r>
      <w:r w:rsidR="00BB20C7">
        <w:rPr>
          <w:rStyle w:val="CommentReference"/>
          <w:rFonts w:cstheme="minorHAnsi"/>
          <w:sz w:val="24"/>
          <w:szCs w:val="24"/>
        </w:rPr>
        <w:t xml:space="preserve">they were </w:t>
      </w:r>
      <w:r w:rsidR="00490A94">
        <w:rPr>
          <w:rStyle w:val="CommentReference"/>
          <w:rFonts w:cstheme="minorHAnsi"/>
          <w:sz w:val="24"/>
          <w:szCs w:val="24"/>
        </w:rPr>
        <w:t xml:space="preserve">all </w:t>
      </w:r>
      <w:r w:rsidR="00BB20C7">
        <w:rPr>
          <w:rStyle w:val="CommentReference"/>
          <w:rFonts w:cstheme="minorHAnsi"/>
          <w:sz w:val="24"/>
          <w:szCs w:val="24"/>
        </w:rPr>
        <w:t xml:space="preserve">studying a ‘medium’ effect. Cohen used </w:t>
      </w:r>
      <w:r>
        <w:rPr>
          <w:rStyle w:val="CommentReference"/>
          <w:rFonts w:cstheme="minorHAnsi"/>
          <w:sz w:val="24"/>
          <w:szCs w:val="24"/>
        </w:rPr>
        <w:t xml:space="preserve">this fact </w:t>
      </w:r>
      <w:r w:rsidR="00BB20C7">
        <w:rPr>
          <w:rStyle w:val="CommentReference"/>
          <w:rFonts w:cstheme="minorHAnsi"/>
          <w:sz w:val="24"/>
          <w:szCs w:val="24"/>
        </w:rPr>
        <w:t xml:space="preserve">to </w:t>
      </w:r>
      <w:r w:rsidR="003F6A9C">
        <w:rPr>
          <w:rStyle w:val="CommentReference"/>
          <w:rFonts w:cstheme="minorHAnsi"/>
          <w:sz w:val="24"/>
          <w:szCs w:val="24"/>
        </w:rPr>
        <w:t>encourage researchers to</w:t>
      </w:r>
      <w:r w:rsidR="00D749E0">
        <w:rPr>
          <w:rStyle w:val="CommentReference"/>
          <w:rFonts w:cstheme="minorHAnsi"/>
          <w:sz w:val="24"/>
          <w:szCs w:val="24"/>
        </w:rPr>
        <w:t xml:space="preserve"> both</w:t>
      </w:r>
      <w:r w:rsidR="003F6A9C">
        <w:rPr>
          <w:rStyle w:val="CommentReference"/>
          <w:rFonts w:cstheme="minorHAnsi"/>
          <w:sz w:val="24"/>
          <w:szCs w:val="24"/>
        </w:rPr>
        <w:t xml:space="preserve"> </w:t>
      </w:r>
      <w:r w:rsidR="00D749E0">
        <w:rPr>
          <w:rStyle w:val="CommentReference"/>
          <w:rFonts w:cstheme="minorHAnsi"/>
          <w:sz w:val="24"/>
          <w:szCs w:val="24"/>
        </w:rPr>
        <w:t xml:space="preserve">use power analysis to estimate the power of their proposed research and to </w:t>
      </w:r>
      <w:r w:rsidR="003F6A9C">
        <w:rPr>
          <w:rStyle w:val="CommentReference"/>
          <w:rFonts w:cstheme="minorHAnsi"/>
          <w:sz w:val="24"/>
          <w:szCs w:val="24"/>
        </w:rPr>
        <w:t>increase the statistical power of their research</w:t>
      </w:r>
      <w:r w:rsidR="00BB20C7">
        <w:rPr>
          <w:rStyle w:val="CommentReference"/>
          <w:rFonts w:cstheme="minorHAnsi"/>
          <w:sz w:val="24"/>
          <w:szCs w:val="24"/>
        </w:rPr>
        <w:t>.</w:t>
      </w:r>
      <w:r w:rsidR="00647812">
        <w:rPr>
          <w:rStyle w:val="CommentReference"/>
          <w:rFonts w:cstheme="minorHAnsi"/>
          <w:sz w:val="24"/>
          <w:szCs w:val="24"/>
        </w:rPr>
        <w:t xml:space="preserve"> Early p</w:t>
      </w:r>
      <w:r w:rsidR="00DE4153">
        <w:rPr>
          <w:rStyle w:val="CommentReference"/>
          <w:rFonts w:cstheme="minorHAnsi"/>
          <w:sz w:val="24"/>
          <w:szCs w:val="24"/>
        </w:rPr>
        <w:t>ower analysis advocates such as Cohen initially focused their criticism on the degree to which underpowered research would waste research funds</w:t>
      </w:r>
      <w:r w:rsidR="00F12FD7">
        <w:rPr>
          <w:rStyle w:val="CommentReference"/>
          <w:rFonts w:cstheme="minorHAnsi"/>
          <w:sz w:val="24"/>
          <w:szCs w:val="24"/>
        </w:rPr>
        <w:t xml:space="preserve"> as well as participant and </w:t>
      </w:r>
      <w:r w:rsidR="00DE4153">
        <w:rPr>
          <w:rStyle w:val="CommentReference"/>
          <w:rFonts w:cstheme="minorHAnsi"/>
          <w:sz w:val="24"/>
          <w:szCs w:val="24"/>
        </w:rPr>
        <w:t xml:space="preserve">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w:t>
      </w:r>
      <w:r>
        <w:rPr>
          <w:rStyle w:val="CommentReference"/>
          <w:rFonts w:cstheme="minorHAnsi"/>
          <w:sz w:val="24"/>
          <w:szCs w:val="24"/>
        </w:rPr>
        <w:t>I</w:t>
      </w:r>
      <w:r w:rsidR="00DE4153">
        <w:rPr>
          <w:rStyle w:val="CommentReference"/>
          <w:rFonts w:cstheme="minorHAnsi"/>
          <w:sz w:val="24"/>
          <w:szCs w:val="24"/>
        </w:rPr>
        <w:t>n recent years underpowered research has</w:t>
      </w:r>
      <w:r>
        <w:rPr>
          <w:rStyle w:val="CommentReference"/>
          <w:rFonts w:cstheme="minorHAnsi"/>
          <w:sz w:val="24"/>
          <w:szCs w:val="24"/>
        </w:rPr>
        <w:t xml:space="preserve"> also</w:t>
      </w:r>
      <w:r w:rsidR="00DE4153">
        <w:rPr>
          <w:rStyle w:val="CommentReference"/>
          <w:rFonts w:cstheme="minorHAnsi"/>
          <w:sz w:val="24"/>
          <w:szCs w:val="24"/>
        </w:rPr>
        <w:t xml:space="preserve">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100D1E">
        <w:rPr>
          <w:rStyle w:val="CommentReference"/>
          <w:rFonts w:cstheme="minorHAnsi"/>
          <w:sz w:val="24"/>
          <w:szCs w:val="24"/>
        </w:rPr>
        <w:t>. I</w:t>
      </w:r>
      <w:r w:rsidR="00DE4153">
        <w:rPr>
          <w:rStyle w:val="CommentReference"/>
          <w:rFonts w:cstheme="minorHAnsi"/>
          <w:sz w:val="24"/>
          <w:szCs w:val="24"/>
        </w:rPr>
        <w:t>n the presence of publication and reporting biases</w:t>
      </w:r>
      <w:r>
        <w:rPr>
          <w:rStyle w:val="CommentReference"/>
          <w:rFonts w:cstheme="minorHAnsi"/>
          <w:sz w:val="24"/>
          <w:szCs w:val="24"/>
        </w:rPr>
        <w:t xml:space="preserve"> toward </w:t>
      </w:r>
      <w:r w:rsidR="00B75181">
        <w:rPr>
          <w:rStyle w:val="CommentReference"/>
          <w:rFonts w:cstheme="minorHAnsi"/>
          <w:sz w:val="24"/>
          <w:szCs w:val="24"/>
        </w:rPr>
        <w:t>statistically</w:t>
      </w:r>
      <w:r>
        <w:rPr>
          <w:rStyle w:val="CommentReference"/>
          <w:rFonts w:cstheme="minorHAnsi"/>
          <w:sz w:val="24"/>
          <w:szCs w:val="24"/>
        </w:rPr>
        <w:t xml:space="preserve"> </w:t>
      </w:r>
      <w:r w:rsidR="00B75181">
        <w:rPr>
          <w:rStyle w:val="CommentReference"/>
          <w:rFonts w:cstheme="minorHAnsi"/>
          <w:sz w:val="24"/>
          <w:szCs w:val="24"/>
        </w:rPr>
        <w:t>significant</w:t>
      </w:r>
      <w:r>
        <w:rPr>
          <w:rStyle w:val="CommentReference"/>
          <w:rFonts w:cstheme="minorHAnsi"/>
          <w:sz w:val="24"/>
          <w:szCs w:val="24"/>
        </w:rPr>
        <w:t xml:space="preserve"> results</w:t>
      </w:r>
      <w:r w:rsidR="00DE4153">
        <w:rPr>
          <w:rStyle w:val="CommentReference"/>
          <w:rFonts w:cstheme="minorHAnsi"/>
          <w:sz w:val="24"/>
          <w:szCs w:val="24"/>
        </w:rPr>
        <w:t xml:space="preserve">,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w:t>
      </w:r>
      <w:bookmarkStart w:id="3" w:name="_GoBack"/>
      <w:bookmarkEnd w:id="3"/>
      <w:r w:rsidR="00CD0F90">
        <w:rPr>
          <w:noProof/>
          <w:lang w:val="en-AU"/>
        </w:rPr>
        <w:t>08)</w:t>
      </w:r>
      <w:r w:rsidR="00DE4153" w:rsidRPr="009A2923">
        <w:rPr>
          <w:lang w:val="en-AU"/>
        </w:rPr>
        <w:fldChar w:fldCharType="end"/>
      </w:r>
      <w:r w:rsidR="00DE4153">
        <w:rPr>
          <w:lang w:val="en-AU"/>
        </w:rPr>
        <w:t xml:space="preserve">. </w:t>
      </w:r>
      <w:bookmarkEnd w:id="2"/>
    </w:p>
    <w:p w14:paraId="1DC1E4F8" w14:textId="18702602"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An important question is whether these efforts have caused any change in the statistical power of psychology research</w:t>
      </w:r>
      <w:r w:rsidR="00FE57D7">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A526C1">
        <w:rPr>
          <w:rStyle w:val="CommentReference"/>
          <w:rFonts w:cstheme="minorHAnsi"/>
          <w:sz w:val="24"/>
          <w:szCs w:val="24"/>
        </w:rPr>
        <w:t>.</w:t>
      </w:r>
      <w:r w:rsidR="00BF1B43">
        <w:rPr>
          <w:rStyle w:val="CommentReference"/>
          <w:rFonts w:cstheme="minorHAnsi"/>
          <w:sz w:val="24"/>
          <w:szCs w:val="24"/>
        </w:rPr>
        <w:t xml:space="preserve"> </w:t>
      </w:r>
    </w:p>
    <w:p w14:paraId="0FE9D875" w14:textId="7DE49010" w:rsidR="00D64E90"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sidR="00CA4820">
        <w:rPr>
          <w:rStyle w:val="CommentReference"/>
          <w:rFonts w:cstheme="minorHAnsi"/>
          <w:sz w:val="24"/>
          <w:szCs w:val="24"/>
        </w:rPr>
        <w:t xml:space="preserve">people </w:t>
      </w:r>
      <w:r w:rsidR="00CA4820">
        <w:rPr>
          <w:rStyle w:val="CommentReference"/>
          <w:rFonts w:cstheme="minorHAnsi"/>
          <w:sz w:val="24"/>
          <w:szCs w:val="24"/>
        </w:rPr>
        <w:lastRenderedPageBreak/>
        <w:t>are performing and reporting a power a</w:t>
      </w:r>
      <w:r w:rsidR="00F0453A">
        <w:rPr>
          <w:rStyle w:val="CommentReference"/>
          <w:rFonts w:cstheme="minorHAnsi"/>
          <w:sz w:val="24"/>
          <w:szCs w:val="24"/>
        </w:rPr>
        <w:t>nalysis more often</w:t>
      </w:r>
      <w:r w:rsidR="00DE4153">
        <w:rPr>
          <w:rStyle w:val="CommentReference"/>
          <w:rFonts w:cstheme="minorHAnsi"/>
          <w:sz w:val="24"/>
          <w:szCs w:val="24"/>
        </w:rPr>
        <w:t xml:space="preserve">. </w:t>
      </w:r>
      <w:r w:rsidR="00647812">
        <w:rPr>
          <w:rStyle w:val="CommentReference"/>
          <w:rFonts w:cstheme="minorHAnsi"/>
          <w:sz w:val="24"/>
          <w:szCs w:val="24"/>
        </w:rPr>
        <w:t>The</w:t>
      </w:r>
      <w:r w:rsidR="00DE4153" w:rsidRPr="004422F7">
        <w:rPr>
          <w:rStyle w:val="CommentReference"/>
          <w:rFonts w:cstheme="minorHAnsi"/>
          <w:sz w:val="24"/>
          <w:szCs w:val="24"/>
        </w:rPr>
        <w:t xml:space="preserve"> American 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p>
    <w:p w14:paraId="5F7E763F" w14:textId="1A0A4C70" w:rsidR="00DE4153" w:rsidRPr="00EC2D93" w:rsidRDefault="00C80CB9" w:rsidP="00C23FCE">
      <w:pPr>
        <w:spacing w:line="360" w:lineRule="auto"/>
        <w:ind w:firstLine="720"/>
        <w:rPr>
          <w:rStyle w:val="CommentReference"/>
          <w:rFonts w:cstheme="minorHAnsi"/>
          <w:sz w:val="24"/>
          <w:szCs w:val="24"/>
        </w:rPr>
      </w:pPr>
      <w:r>
        <w:rPr>
          <w:rStyle w:val="CommentReference"/>
          <w:rFonts w:cstheme="minorHAnsi"/>
          <w:sz w:val="24"/>
          <w:szCs w:val="24"/>
        </w:rPr>
        <w:t xml:space="preserve">This study brings together the large body of research across areas of </w:t>
      </w:r>
      <w:r w:rsidRPr="004422F7">
        <w:rPr>
          <w:rStyle w:val="CommentReference"/>
          <w:rFonts w:cstheme="minorHAnsi"/>
          <w:sz w:val="24"/>
          <w:szCs w:val="24"/>
        </w:rPr>
        <w:t>psychological research</w:t>
      </w:r>
      <w:r>
        <w:rPr>
          <w:rStyle w:val="CommentReference"/>
          <w:rFonts w:cstheme="minorHAnsi"/>
          <w:sz w:val="24"/>
          <w:szCs w:val="24"/>
        </w:rPr>
        <w:t xml:space="preserve"> that examine the statistical power of psychological research in order to estimate the average power of psychology research and examine how the statistical power of this body has changed over the last half century. </w:t>
      </w:r>
      <w:r w:rsidR="00F33268">
        <w:rPr>
          <w:rStyle w:val="CommentReference"/>
          <w:rFonts w:cstheme="minorHAnsi"/>
          <w:sz w:val="24"/>
          <w:szCs w:val="24"/>
        </w:rPr>
        <w:t xml:space="preserve">In </w:t>
      </w:r>
      <w:r>
        <w:rPr>
          <w:rStyle w:val="CommentReference"/>
          <w:rFonts w:cstheme="minorHAnsi"/>
          <w:sz w:val="24"/>
          <w:szCs w:val="24"/>
        </w:rPr>
        <w:t xml:space="preserve">a secondary analysis, </w:t>
      </w:r>
      <w:r w:rsidR="00F33268">
        <w:rPr>
          <w:rStyle w:val="CommentReference"/>
          <w:rFonts w:cstheme="minorHAnsi"/>
          <w:sz w:val="24"/>
          <w:szCs w:val="24"/>
        </w:rPr>
        <w:t>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w:t>
      </w:r>
      <w:r>
        <w:rPr>
          <w:rStyle w:val="CommentReference"/>
          <w:rFonts w:cstheme="minorHAnsi"/>
          <w:sz w:val="24"/>
          <w:szCs w:val="24"/>
        </w:rPr>
        <w:t>psychological</w:t>
      </w:r>
      <w:r w:rsidR="00373F6E" w:rsidRPr="004422F7">
        <w:rPr>
          <w:rStyle w:val="CommentReference"/>
          <w:rFonts w:cstheme="minorHAnsi"/>
          <w:sz w:val="24"/>
          <w:szCs w:val="24"/>
        </w:rPr>
        <w:t xml:space="preserve"> research p</w:t>
      </w:r>
      <w:r w:rsidR="00A604CF" w:rsidRPr="004422F7">
        <w:rPr>
          <w:rStyle w:val="CommentReference"/>
          <w:rFonts w:cstheme="minorHAnsi"/>
          <w:sz w:val="24"/>
          <w:szCs w:val="24"/>
        </w:rPr>
        <w:t xml:space="preserve">apers report having performed a power analysis during research planning, and whether there has been an increase in the number of papers reporting a power analysis </w:t>
      </w:r>
      <w:r>
        <w:rPr>
          <w:rStyle w:val="CommentReference"/>
          <w:rFonts w:cstheme="minorHAnsi"/>
          <w:sz w:val="24"/>
          <w:szCs w:val="24"/>
        </w:rPr>
        <w:t>over time.</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32AFB4E6"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0B547B" w14:paraId="3C2B58B3" w14:textId="77777777" w:rsidTr="00A27F49">
        <w:tc>
          <w:tcPr>
            <w:tcW w:w="3397" w:type="dxa"/>
          </w:tcPr>
          <w:p w14:paraId="6B14D038" w14:textId="1EA88B40"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w:t>
            </w:r>
          </w:p>
        </w:tc>
        <w:tc>
          <w:tcPr>
            <w:tcW w:w="5613" w:type="dxa"/>
          </w:tcPr>
          <w:p w14:paraId="1884DD52" w14:textId="09B6EDE5"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Pr="000B547B">
              <w:rPr>
                <w:rFonts w:asciiTheme="minorHAnsi" w:hAnsiTheme="minorHAnsi" w:cstheme="minorHAnsi"/>
                <w:sz w:val="24"/>
                <w:szCs w:val="24"/>
              </w:rPr>
              <w:t>mpirical Bayes estimates and 95% credible intervals for random effects of area of psychology were calculated following (Morris, 1983; Robinson, 1991)</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220CEB1"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w:t>
            </w:r>
            <w:r w:rsidR="00080C18">
              <w:rPr>
                <w:rFonts w:asciiTheme="minorHAnsi" w:hAnsiTheme="minorHAnsi" w:cstheme="minorHAnsi"/>
                <w:sz w:val="24"/>
                <w:szCs w:val="24"/>
              </w:rPr>
              <w:t>supplementary materials</w:t>
            </w:r>
            <w:r w:rsidR="001137BD">
              <w:rPr>
                <w:rFonts w:asciiTheme="minorHAnsi" w:hAnsiTheme="minorHAnsi" w:cstheme="minorHAnsi"/>
                <w:sz w:val="24"/>
                <w:szCs w:val="24"/>
              </w:rPr>
              <w:t xml:space="preserve"> </w:t>
            </w:r>
            <w:r w:rsidR="00080C18">
              <w:rPr>
                <w:rFonts w:asciiTheme="minorHAnsi" w:hAnsiTheme="minorHAnsi" w:cstheme="minorHAnsi"/>
                <w:sz w:val="24"/>
                <w:szCs w:val="24"/>
              </w:rPr>
              <w:t>3</w:t>
            </w:r>
            <w:r w:rsidR="001137BD">
              <w:rPr>
                <w:rFonts w:asciiTheme="minorHAnsi" w:hAnsiTheme="minorHAnsi" w:cstheme="minorHAnsi"/>
                <w:sz w:val="24"/>
                <w:szCs w:val="24"/>
              </w:rPr>
              <w:t xml:space="preserve">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 xml:space="preserve">The model without any </w:t>
            </w:r>
            <w:r w:rsidR="00C04A77">
              <w:rPr>
                <w:rFonts w:asciiTheme="minorHAnsi" w:hAnsiTheme="minorHAnsi" w:cstheme="minorHAnsi"/>
                <w:sz w:val="24"/>
                <w:szCs w:val="24"/>
              </w:rPr>
              <w:lastRenderedPageBreak/>
              <w:t>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3B38612B" w:rsidR="00364109" w:rsidRPr="00EB6583" w:rsidRDefault="007D5ADC" w:rsidP="00EB6583">
      <w:pPr>
        <w:spacing w:line="360" w:lineRule="auto"/>
        <w:ind w:firstLine="720"/>
        <w:rPr>
          <w:rFonts w:cstheme="minorHAnsi"/>
          <w:b/>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w:t>
      </w:r>
      <w:proofErr w:type="spellStart"/>
      <w:r w:rsidR="00922657" w:rsidRPr="004422F7">
        <w:rPr>
          <w:rFonts w:cstheme="minorHAnsi"/>
        </w:rPr>
        <w:t>PsycInfo</w:t>
      </w:r>
      <w:proofErr w:type="spellEnd"/>
      <w:r w:rsidR="00922657" w:rsidRPr="004422F7">
        <w:rPr>
          <w:rFonts w:cstheme="minorHAnsi"/>
        </w:rPr>
        <w:t xml:space="preserve">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1B0F7141"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w:t>
      </w:r>
      <w:r w:rsidR="00D64E90">
        <w:rPr>
          <w:rFonts w:asciiTheme="minorHAnsi" w:hAnsiTheme="minorHAnsi" w:cstheme="minorHAnsi"/>
          <w:sz w:val="24"/>
          <w:szCs w:val="24"/>
        </w:rPr>
        <w:t>,</w:t>
      </w:r>
      <w:r w:rsidRPr="004422F7">
        <w:rPr>
          <w:rFonts w:asciiTheme="minorHAnsi" w:hAnsiTheme="minorHAnsi" w:cstheme="minorHAnsi"/>
          <w:sz w:val="24"/>
          <w:szCs w:val="24"/>
        </w:rPr>
        <w:t xml:space="preserve">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A64968F" w:rsidR="00F53C4A" w:rsidRPr="004422F7" w:rsidRDefault="008C46FF" w:rsidP="00F53C4A">
      <w:pPr>
        <w:spacing w:line="360" w:lineRule="auto"/>
        <w:rPr>
          <w:rStyle w:val="CommentReference"/>
          <w:rFonts w:cstheme="minorHAnsi"/>
          <w:b/>
          <w:sz w:val="24"/>
          <w:szCs w:val="24"/>
        </w:rPr>
      </w:pPr>
      <w:r>
        <w:rPr>
          <w:rStyle w:val="CommentReference"/>
          <w:rFonts w:cstheme="minorHAnsi"/>
          <w:b/>
          <w:sz w:val="24"/>
          <w:szCs w:val="24"/>
        </w:rPr>
        <w:t>5.</w:t>
      </w:r>
      <w:r w:rsidR="00F53C4A">
        <w:rPr>
          <w:rStyle w:val="CommentReference"/>
          <w:rFonts w:cstheme="minorHAnsi"/>
          <w:b/>
          <w:sz w:val="24"/>
          <w:szCs w:val="24"/>
        </w:rPr>
        <w:t>1.2 Inclusion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4"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lastRenderedPageBreak/>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4"/>
    <w:p w14:paraId="7C2530C4" w14:textId="00A76896"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 xml:space="preserve">included. </w:t>
      </w:r>
      <w:commentRangeStart w:id="5"/>
      <w:r w:rsidRPr="004422F7">
        <w:rPr>
          <w:rFonts w:asciiTheme="minorHAnsi" w:hAnsiTheme="minorHAnsi" w:cstheme="minorHAnsi"/>
          <w:sz w:val="24"/>
          <w:szCs w:val="24"/>
        </w:rPr>
        <w:t xml:space="preserve">Dissertations and other grey </w:t>
      </w:r>
      <w:ins w:id="6" w:author="Fiona Fidler" w:date="2018-11-20T15:21:00Z">
        <w:r w:rsidR="00D64E90">
          <w:rPr>
            <w:rFonts w:asciiTheme="minorHAnsi" w:hAnsiTheme="minorHAnsi" w:cstheme="minorHAnsi"/>
            <w:sz w:val="24"/>
            <w:szCs w:val="24"/>
          </w:rPr>
          <w:t xml:space="preserve">literature </w:t>
        </w:r>
      </w:ins>
      <w:r w:rsidRPr="004422F7">
        <w:rPr>
          <w:rFonts w:asciiTheme="minorHAnsi" w:hAnsiTheme="minorHAnsi" w:cstheme="minorHAnsi"/>
          <w:sz w:val="24"/>
          <w:szCs w:val="24"/>
        </w:rPr>
        <w:t xml:space="preserve">were included if they otherwise met the inclusion criteria. </w:t>
      </w:r>
      <w:commentRangeEnd w:id="5"/>
      <w:r w:rsidR="00031F35">
        <w:rPr>
          <w:rStyle w:val="CommentReference"/>
          <w:rFonts w:asciiTheme="minorHAnsi" w:eastAsiaTheme="minorHAnsi" w:hAnsiTheme="minorHAnsi" w:cstheme="minorBidi"/>
          <w:lang w:val="en-US"/>
        </w:rPr>
        <w:commentReference w:id="5"/>
      </w:r>
      <w:r w:rsidR="009F0624">
        <w:rPr>
          <w:rFonts w:asciiTheme="minorHAnsi" w:hAnsiTheme="minorHAnsi" w:cstheme="minorHAnsi"/>
          <w:sz w:val="24"/>
          <w:szCs w:val="24"/>
        </w:rPr>
        <w:t>A</w:t>
      </w:r>
      <w:r w:rsidRPr="004422F7">
        <w:rPr>
          <w:rFonts w:asciiTheme="minorHAnsi" w:hAnsiTheme="minorHAnsi" w:cstheme="minorHAnsi"/>
          <w:sz w:val="24"/>
          <w:szCs w:val="24"/>
        </w:rPr>
        <w:t xml:space="preserve"> </w:t>
      </w:r>
      <w:commentRangeStart w:id="7"/>
      <w:r w:rsidRPr="004422F7">
        <w:rPr>
          <w:rFonts w:asciiTheme="minorHAnsi" w:hAnsiTheme="minorHAnsi" w:cstheme="minorHAnsi"/>
          <w:sz w:val="24"/>
          <w:szCs w:val="24"/>
        </w:rPr>
        <w:t xml:space="preserve">secondary analysis </w:t>
      </w:r>
      <w:commentRangeEnd w:id="7"/>
      <w:r w:rsidR="00031F35">
        <w:rPr>
          <w:rStyle w:val="CommentReference"/>
          <w:rFonts w:asciiTheme="minorHAnsi" w:eastAsiaTheme="minorHAnsi" w:hAnsiTheme="minorHAnsi" w:cstheme="minorBidi"/>
          <w:lang w:val="en-US"/>
        </w:rPr>
        <w:commentReference w:id="7"/>
      </w:r>
      <w:r w:rsidRPr="004422F7">
        <w:rPr>
          <w:rFonts w:asciiTheme="minorHAnsi" w:hAnsiTheme="minorHAnsi" w:cstheme="minorHAnsi"/>
          <w:sz w:val="24"/>
          <w:szCs w:val="24"/>
        </w:rPr>
        <w:t>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59F93B10"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commentRangeStart w:id="8"/>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commentRangeEnd w:id="8"/>
      <w:r w:rsidR="00031F35">
        <w:rPr>
          <w:rStyle w:val="CommentReference"/>
          <w:rFonts w:asciiTheme="minorHAnsi" w:eastAsiaTheme="minorHAnsi" w:hAnsiTheme="minorHAnsi" w:cstheme="minorBidi"/>
          <w:lang w:val="en-US"/>
        </w:rPr>
        <w:commentReference w:id="8"/>
      </w:r>
      <w:r w:rsidR="00DB2D82">
        <w:rPr>
          <w:rFonts w:asciiTheme="minorHAnsi" w:hAnsiTheme="minorHAnsi" w:cstheme="minorHAnsi"/>
          <w:sz w:val="24"/>
          <w:szCs w:val="24"/>
        </w:rPr>
        <w:t xml:space="preserve"> (e.g., they discussed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0B547B">
        <w:rPr>
          <w:rFonts w:asciiTheme="minorHAnsi" w:hAnsiTheme="minorHAnsi" w:cstheme="minorHAnsi"/>
          <w:sz w:val="24"/>
          <w:szCs w:val="24"/>
        </w:rPr>
        <w:t>(see figure [</w:t>
      </w:r>
      <w:proofErr w:type="spellStart"/>
      <w:r w:rsidR="000B547B">
        <w:rPr>
          <w:rFonts w:asciiTheme="minorHAnsi" w:hAnsiTheme="minorHAnsi" w:cstheme="minorHAnsi"/>
          <w:sz w:val="24"/>
          <w:szCs w:val="24"/>
        </w:rPr>
        <w:t>prisma</w:t>
      </w:r>
      <w:proofErr w:type="spellEnd"/>
      <w:r w:rsidR="000B547B">
        <w:rPr>
          <w:rFonts w:asciiTheme="minorHAnsi" w:hAnsiTheme="minorHAnsi" w:cstheme="minorHAnsi"/>
          <w:sz w:val="24"/>
          <w:szCs w:val="24"/>
        </w:rPr>
        <w:t xml:space="preserve"> for exclusion reasons])</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F87AED" w:rsidRDefault="00F87AED"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F87AED" w:rsidRDefault="00F87AED"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F87AED" w:rsidRDefault="00F87AE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F87AED" w:rsidRDefault="00F87AE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F87AED" w:rsidRDefault="00F87AED"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F87AED" w:rsidRDefault="00F87AE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F87AED" w:rsidRDefault="00F87AE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F87AED" w:rsidRDefault="00F87AED"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FBD10B0" w:rsidR="00F87AED" w:rsidRDefault="00F87AED"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FBD10B0" w:rsidR="00F87AED" w:rsidRDefault="00F87AED"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6)</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F87AED" w:rsidRDefault="00F87AE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F87AED" w:rsidRDefault="00F87AE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F87AED" w:rsidRDefault="00F87AE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F87AED" w:rsidRDefault="00F87AE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F87AED" w:rsidRPr="00A22410" w:rsidRDefault="00F87AE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87AED" w:rsidRDefault="00F87AED"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F87AED" w:rsidRPr="00A22410" w:rsidRDefault="00F87AE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87AED" w:rsidRDefault="00F87AED"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F87AED" w:rsidRDefault="00F87AED"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F87AED" w:rsidRDefault="00F87AED"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F87AED" w:rsidRDefault="00F87AED"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F87AED" w:rsidRDefault="00F87AED"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F87AED" w:rsidRDefault="00F87AED"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F87AED" w:rsidRDefault="00F87AED"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F87AED" w:rsidRDefault="00F87AE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F87AED" w:rsidRDefault="00F87AE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F87AED" w:rsidRDefault="00F87AE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F87AED" w:rsidRDefault="00F87AE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F87AED" w:rsidRDefault="00F87AE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F87AED" w:rsidRDefault="00F87AE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F87AED" w:rsidRPr="0063245F" w:rsidRDefault="00F87AE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F87AED" w:rsidRPr="0063245F" w:rsidRDefault="00F87AE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4A2A67A4"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w:t>
      </w:r>
      <w:del w:id="9" w:author="Fiona Fidler" w:date="2018-11-22T11:37:00Z">
        <w:r w:rsidR="00FC57EB" w:rsidRPr="004422F7" w:rsidDel="009452C6">
          <w:rPr>
            <w:rFonts w:cstheme="minorHAnsi"/>
          </w:rPr>
          <w:delText xml:space="preserve">being </w:delText>
        </w:r>
      </w:del>
      <w:r w:rsidR="00FC57EB" w:rsidRPr="004422F7">
        <w:rPr>
          <w:rFonts w:cstheme="minorHAnsi"/>
        </w:rPr>
        <w:t xml:space="preserve">extracted from </w:t>
      </w:r>
      <w:del w:id="10" w:author="Fiona Fidler" w:date="2018-11-22T11:37:00Z">
        <w:r w:rsidR="00FC57EB" w:rsidRPr="004422F7" w:rsidDel="009452C6">
          <w:rPr>
            <w:rFonts w:cstheme="minorHAnsi"/>
          </w:rPr>
          <w:delText xml:space="preserve">these </w:delText>
        </w:r>
      </w:del>
      <w:r w:rsidR="00FC57EB" w:rsidRPr="004422F7">
        <w:rPr>
          <w:rFonts w:cstheme="minorHAnsi"/>
        </w:rPr>
        <w:t>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500F151A"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3"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r w:rsidR="001D10DA">
        <w:rPr>
          <w:rFonts w:cstheme="minorHAnsi"/>
        </w:rPr>
        <w:t xml:space="preserve"> </w:t>
      </w:r>
      <w:r w:rsidR="00C41F7C">
        <w:rPr>
          <w:rFonts w:cstheme="minorHAnsi"/>
        </w:rPr>
        <w:t>See a</w:t>
      </w:r>
      <w:r w:rsidR="001D10DA">
        <w:rPr>
          <w:rFonts w:cstheme="minorHAnsi"/>
        </w:rPr>
        <w:t>ppendix [</w:t>
      </w:r>
      <w:r w:rsidR="00C41F7C">
        <w:rPr>
          <w:rFonts w:cstheme="minorHAnsi"/>
        </w:rPr>
        <w:t>4</w:t>
      </w:r>
      <w:r w:rsidR="001D10DA">
        <w:rPr>
          <w:rFonts w:cstheme="minorHAnsi"/>
        </w:rPr>
        <w:t xml:space="preserve">] </w:t>
      </w:r>
      <w:r w:rsidR="00C41F7C">
        <w:rPr>
          <w:rFonts w:cstheme="minorHAnsi"/>
        </w:rPr>
        <w:t>for</w:t>
      </w:r>
      <w:r w:rsidR="001D10DA">
        <w:rPr>
          <w:rFonts w:cstheme="minorHAnsi"/>
        </w:rPr>
        <w:t xml:space="preserve"> a list of all included studies along with the sample size included in each study. </w:t>
      </w:r>
    </w:p>
    <w:p w14:paraId="204CCBC8" w14:textId="05A827B0"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w:t>
      </w:r>
    </w:p>
    <w:p w14:paraId="48C1FD06" w14:textId="118E47A6" w:rsidR="00D42EB6" w:rsidRDefault="002269D1" w:rsidP="00BF6A13">
      <w:pPr>
        <w:spacing w:line="360" w:lineRule="auto"/>
        <w:ind w:firstLine="720"/>
        <w:rPr>
          <w:rFonts w:cstheme="minorHAnsi"/>
        </w:rPr>
      </w:pPr>
      <w:bookmarkStart w:id="11"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4"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12" w:name="_Hlk520619821"/>
      <w:r>
        <w:rPr>
          <w:rFonts w:cstheme="minorHAnsi"/>
        </w:rPr>
        <w:lastRenderedPageBreak/>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5"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lastRenderedPageBreak/>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median, 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11"/>
    <w:bookmarkEnd w:id="12"/>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C67C4BB"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6"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6EA80F82"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 xml:space="preserve">To investigate whether the results </w:t>
      </w:r>
      <w:commentRangeStart w:id="13"/>
      <w:r>
        <w:rPr>
          <w:rFonts w:cstheme="minorHAnsi"/>
        </w:rPr>
        <w:t xml:space="preserve">are </w:t>
      </w:r>
      <w:commentRangeEnd w:id="13"/>
      <w:r w:rsidR="009452C6">
        <w:rPr>
          <w:rStyle w:val="CommentReference"/>
        </w:rPr>
        <w:commentReference w:id="13"/>
      </w:r>
      <w:r>
        <w:rPr>
          <w:rFonts w:cstheme="minorHAnsi"/>
        </w:rPr>
        <w:t>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w:t>
      </w:r>
      <w:r w:rsidR="0031072B">
        <w:rPr>
          <w:rStyle w:val="CommentReference"/>
          <w:rFonts w:cstheme="minorHAnsi"/>
          <w:sz w:val="24"/>
          <w:szCs w:val="24"/>
        </w:rPr>
        <w:lastRenderedPageBreak/>
        <w:t xml:space="preserve">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w:t>
      </w:r>
      <w:del w:id="14" w:author="Fiona Fidler" w:date="2018-11-22T11:40:00Z">
        <w:r w:rsidR="0031072B" w:rsidDel="0091260C">
          <w:rPr>
            <w:rStyle w:val="CommentReference"/>
            <w:rFonts w:cstheme="minorHAnsi"/>
            <w:sz w:val="24"/>
            <w:szCs w:val="24"/>
          </w:rPr>
          <w:delText>s</w:delText>
        </w:r>
      </w:del>
      <w:r w:rsidR="0031072B">
        <w:rPr>
          <w:rStyle w:val="CommentReference"/>
          <w:rFonts w:cstheme="minorHAnsi"/>
          <w:sz w:val="24"/>
          <w:szCs w:val="24"/>
        </w:rPr>
        <w:t xml:space="preserve">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3FEFD678"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ins w:id="15" w:author="Fiona Fidler" w:date="2018-11-22T11:41:00Z">
        <w:r w:rsidR="0091260C">
          <w:rPr>
            <w:rFonts w:cstheme="minorHAnsi"/>
          </w:rPr>
          <w:t xml:space="preserve">Compared to xx, </w:t>
        </w:r>
      </w:ins>
      <w:del w:id="16" w:author="Fiona Fidler" w:date="2018-11-22T11:41:00Z">
        <w:r w:rsidDel="0091260C">
          <w:rPr>
            <w:rFonts w:cstheme="minorHAnsi"/>
          </w:rPr>
          <w:delText xml:space="preserve">This </w:delText>
        </w:r>
      </w:del>
      <w:ins w:id="17" w:author="Fiona Fidler" w:date="2018-11-22T11:41:00Z">
        <w:r w:rsidR="0091260C">
          <w:rPr>
            <w:rFonts w:cstheme="minorHAnsi"/>
          </w:rPr>
          <w:t xml:space="preserve">this </w:t>
        </w:r>
      </w:ins>
      <w:r>
        <w:rPr>
          <w:rFonts w:cstheme="minorHAnsi"/>
        </w:rPr>
        <w:t xml:space="preserve">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xml:space="preserve">, and study was included as a random effect in order to </w:t>
      </w:r>
      <w:r w:rsidR="00C91B5C">
        <w:rPr>
          <w:rFonts w:cstheme="minorHAnsi"/>
        </w:rPr>
        <w:lastRenderedPageBreak/>
        <w:t>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264949ED" w:rsidR="005D5FF6" w:rsidRDefault="008C46FF" w:rsidP="00470712">
      <w:pPr>
        <w:spacing w:line="360" w:lineRule="auto"/>
        <w:rPr>
          <w:rFonts w:cstheme="minorHAnsi"/>
        </w:rPr>
      </w:pPr>
      <w:r>
        <w:rPr>
          <w:rFonts w:cstheme="minorHAnsi"/>
        </w:rPr>
        <w:t xml:space="preserve">The </w:t>
      </w:r>
      <w:r w:rsidR="00F672A4">
        <w:rPr>
          <w:rFonts w:cstheme="minorHAnsi"/>
        </w:rPr>
        <w:t xml:space="preserve">studies covered </w:t>
      </w:r>
    </w:p>
    <w:p w14:paraId="64A5CBC8" w14:textId="59B2FFFD" w:rsidR="00E31A2B" w:rsidRDefault="00E31A2B" w:rsidP="00470712">
      <w:pPr>
        <w:spacing w:line="360" w:lineRule="auto"/>
        <w:rPr>
          <w:rFonts w:cstheme="minorHAnsi"/>
        </w:rPr>
      </w:pPr>
      <w:r>
        <w:rPr>
          <w:rFonts w:cstheme="minorHAnsi"/>
        </w:rPr>
        <w:t>Table [subfield]. The subfields covered in the meta-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672A4" w:rsidRPr="0071575D" w14:paraId="186F92BA" w14:textId="77777777" w:rsidTr="0071575D">
        <w:tc>
          <w:tcPr>
            <w:tcW w:w="4505" w:type="dxa"/>
            <w:tcBorders>
              <w:top w:val="single" w:sz="4" w:space="0" w:color="auto"/>
              <w:bottom w:val="single" w:sz="4" w:space="0" w:color="auto"/>
            </w:tcBorders>
          </w:tcPr>
          <w:p w14:paraId="2FB25058" w14:textId="59F9CF38" w:rsidR="00F672A4" w:rsidRPr="0071575D" w:rsidRDefault="00F672A4" w:rsidP="00470712">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66C115D6" w14:textId="22681700" w:rsidR="00F672A4" w:rsidRPr="0071575D" w:rsidRDefault="00F672A4" w:rsidP="00470712">
            <w:pPr>
              <w:spacing w:line="360" w:lineRule="auto"/>
              <w:rPr>
                <w:rFonts w:cstheme="minorHAnsi"/>
              </w:rPr>
            </w:pPr>
            <w:r w:rsidRPr="0071575D">
              <w:rPr>
                <w:rFonts w:cstheme="minorHAnsi"/>
              </w:rPr>
              <w:t>n</w:t>
            </w:r>
          </w:p>
        </w:tc>
      </w:tr>
      <w:tr w:rsidR="0071575D" w:rsidRPr="0071575D" w14:paraId="5F701323" w14:textId="77777777" w:rsidTr="0071575D">
        <w:tc>
          <w:tcPr>
            <w:tcW w:w="4505" w:type="dxa"/>
            <w:tcBorders>
              <w:top w:val="single" w:sz="4" w:space="0" w:color="auto"/>
            </w:tcBorders>
          </w:tcPr>
          <w:p w14:paraId="0B5CB733" w14:textId="665AC74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7EECD9E5" w14:textId="6C88D9F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7</w:t>
            </w:r>
          </w:p>
        </w:tc>
      </w:tr>
      <w:tr w:rsidR="0071575D" w:rsidRPr="0071575D" w14:paraId="3F8C333E" w14:textId="77777777" w:rsidTr="0071575D">
        <w:tc>
          <w:tcPr>
            <w:tcW w:w="4505" w:type="dxa"/>
          </w:tcPr>
          <w:p w14:paraId="699B03BF" w14:textId="439C848D"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7AEBB503" w14:textId="591ED99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4</w:t>
            </w:r>
          </w:p>
        </w:tc>
      </w:tr>
      <w:tr w:rsidR="0071575D" w:rsidRPr="0071575D" w14:paraId="7AAFE01D" w14:textId="77777777" w:rsidTr="0071575D">
        <w:tc>
          <w:tcPr>
            <w:tcW w:w="4505" w:type="dxa"/>
          </w:tcPr>
          <w:p w14:paraId="0096B4CF" w14:textId="6695FC2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30A3102A" w14:textId="0F8EF9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7</w:t>
            </w:r>
          </w:p>
        </w:tc>
      </w:tr>
      <w:tr w:rsidR="0071575D" w:rsidRPr="0071575D" w14:paraId="6675C277" w14:textId="77777777" w:rsidTr="0071575D">
        <w:tc>
          <w:tcPr>
            <w:tcW w:w="4505" w:type="dxa"/>
          </w:tcPr>
          <w:p w14:paraId="4835C177" w14:textId="22F813D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514BDD4D" w14:textId="7B000C8A"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2E12A643" w14:textId="77777777" w:rsidTr="0071575D">
        <w:tc>
          <w:tcPr>
            <w:tcW w:w="4505" w:type="dxa"/>
          </w:tcPr>
          <w:p w14:paraId="4EB233DC" w14:textId="221E734E"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257C5697" w14:textId="4BEE021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4436D532" w14:textId="77777777" w:rsidTr="0071575D">
        <w:tc>
          <w:tcPr>
            <w:tcW w:w="4505" w:type="dxa"/>
          </w:tcPr>
          <w:p w14:paraId="1C813627" w14:textId="053A3A6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24073988" w14:textId="04D3253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2</w:t>
            </w:r>
          </w:p>
        </w:tc>
      </w:tr>
      <w:tr w:rsidR="0071575D" w:rsidRPr="0071575D" w14:paraId="68410BA1" w14:textId="77777777" w:rsidTr="0071575D">
        <w:tc>
          <w:tcPr>
            <w:tcW w:w="4505" w:type="dxa"/>
          </w:tcPr>
          <w:p w14:paraId="069DC140" w14:textId="25DF24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6D0B5ECF" w14:textId="3347884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8D1B166" w14:textId="77777777" w:rsidR="00F672A4" w:rsidRDefault="00F672A4" w:rsidP="00470712">
      <w:pPr>
        <w:spacing w:line="360" w:lineRule="auto"/>
        <w:rPr>
          <w:rFonts w:cstheme="minorHAnsi"/>
        </w:rPr>
      </w:pPr>
    </w:p>
    <w:p w14:paraId="63004B5F" w14:textId="17DC80DD"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w:t>
      </w:r>
      <w:ins w:id="18" w:author="Fiona Fidler" w:date="2018-11-22T11:42:00Z">
        <w:r w:rsidR="0091260C">
          <w:rPr>
            <w:rFonts w:cstheme="minorHAnsi"/>
            <w:b/>
          </w:rPr>
          <w:t>R</w:t>
        </w:r>
      </w:ins>
      <w:del w:id="19" w:author="Fiona Fidler" w:date="2018-11-22T11:42:00Z">
        <w:r w:rsidR="005D5FF6" w:rsidDel="0091260C">
          <w:rPr>
            <w:rFonts w:cstheme="minorHAnsi"/>
            <w:b/>
          </w:rPr>
          <w:delText>r</w:delText>
        </w:r>
      </w:del>
      <w:r w:rsidR="005D5FF6">
        <w:rPr>
          <w:rFonts w:cstheme="minorHAnsi"/>
          <w:b/>
        </w:rPr>
        <w:t xml:space="preserve">esults </w:t>
      </w:r>
    </w:p>
    <w:p w14:paraId="12C474E1" w14:textId="7A840802" w:rsidR="00A92532" w:rsidRDefault="00A025F2" w:rsidP="00A92532">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w:t>
      </w:r>
      <w:r w:rsidR="00927899">
        <w:rPr>
          <w:rFonts w:cstheme="minorHAnsi"/>
        </w:rPr>
        <w:t xml:space="preserve">estimated mean </w:t>
      </w:r>
      <w:r w:rsidR="009D4CC6">
        <w:rPr>
          <w:rFonts w:cstheme="minorHAnsi"/>
        </w:rPr>
        <w:t xml:space="preserve">power of psychology </w:t>
      </w:r>
      <w:r w:rsidR="00927899">
        <w:rPr>
          <w:rFonts w:cstheme="minorHAnsi"/>
        </w:rPr>
        <w:t>is</w:t>
      </w:r>
      <w:r w:rsidR="009D4CC6">
        <w:rPr>
          <w:rFonts w:cstheme="minorHAnsi"/>
        </w:rPr>
        <w:t xml:space="preserve">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4823E8">
        <w:rPr>
          <w:rFonts w:cstheme="minorHAnsi"/>
        </w:rPr>
        <w:t xml:space="preserve">. </w:t>
      </w:r>
      <w:r w:rsidR="001E12FB">
        <w:rPr>
          <w:rFonts w:cstheme="minorHAnsi"/>
        </w:rPr>
        <w:t xml:space="preserve">Random effects for article and subfield explain relatively small amounts of variance in all three models, and there is a </w:t>
      </w:r>
      <w:r w:rsidR="000117A0">
        <w:rPr>
          <w:rFonts w:cstheme="minorHAnsi"/>
        </w:rPr>
        <w:t xml:space="preserve">statistically </w:t>
      </w:r>
      <w:r w:rsidR="001E12FB">
        <w:rPr>
          <w:rFonts w:cstheme="minorHAnsi"/>
        </w:rPr>
        <w:t>significant amount of unexplained variance at all three benchmark</w:t>
      </w:r>
      <w:r w:rsidR="00B02060">
        <w:rPr>
          <w:rFonts w:cstheme="minorHAnsi"/>
        </w:rPr>
        <w:t>s</w:t>
      </w:r>
      <w:r w:rsidR="00B05278">
        <w:rPr>
          <w:rFonts w:cstheme="minorHAnsi"/>
        </w:rPr>
        <w:t>.</w:t>
      </w:r>
      <w:r w:rsidR="00B02060">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w:t>
      </w:r>
      <w:r w:rsidR="00B05278">
        <w:rPr>
          <w:rFonts w:cstheme="minorHAnsi"/>
        </w:rPr>
        <w:t xml:space="preserve"> amount</w:t>
      </w:r>
      <w:r w:rsidR="003E68CF">
        <w:rPr>
          <w:rFonts w:cstheme="minorHAnsi"/>
        </w:rPr>
        <w:t xml:space="preserve"> of unexplained heterogeneity is unsurprising</w:t>
      </w:r>
      <w:r w:rsidR="001E12FB">
        <w:rPr>
          <w:rFonts w:cstheme="minorHAnsi"/>
        </w:rPr>
        <w:t xml:space="preserve"> </w:t>
      </w:r>
      <w:r w:rsidR="004823E8">
        <w:rPr>
          <w:rFonts w:cstheme="minorHAnsi"/>
        </w:rPr>
        <w:t xml:space="preserve">given the </w:t>
      </w:r>
      <w:r w:rsidR="000452E1">
        <w:rPr>
          <w:rFonts w:cstheme="minorHAnsi"/>
        </w:rPr>
        <w:t>diverse</w:t>
      </w:r>
      <w:r w:rsidR="004823E8">
        <w:rPr>
          <w:rFonts w:cstheme="minorHAnsi"/>
        </w:rPr>
        <w:t xml:space="preserve"> populations </w:t>
      </w:r>
      <w:r w:rsidR="00284E17">
        <w:rPr>
          <w:rFonts w:cstheme="minorHAnsi"/>
        </w:rPr>
        <w:t>included in this analysis,</w:t>
      </w:r>
      <w:r w:rsidR="00064131">
        <w:rPr>
          <w:rFonts w:cstheme="minorHAnsi"/>
        </w:rPr>
        <w:t xml:space="preserve"> with power estimates of </w:t>
      </w:r>
      <w:r w:rsidR="003C3406">
        <w:rPr>
          <w:rFonts w:cstheme="minorHAnsi"/>
        </w:rPr>
        <w:t xml:space="preserve">populations </w:t>
      </w:r>
      <w:r w:rsidR="00064131">
        <w:rPr>
          <w:rFonts w:cstheme="minorHAnsi"/>
        </w:rPr>
        <w:t xml:space="preserve">as varied as </w:t>
      </w:r>
      <w:r w:rsidR="00326253">
        <w:rPr>
          <w:rFonts w:cstheme="minorHAnsi"/>
        </w:rPr>
        <w:t xml:space="preserve">regression models in IO psychology </w:t>
      </w:r>
      <w:r w:rsidR="003E68CF">
        <w:rPr>
          <w:rFonts w:cstheme="minorHAnsi"/>
        </w:rPr>
        <w:t>compared</w:t>
      </w:r>
      <w:r w:rsidR="00326253">
        <w:rPr>
          <w:rFonts w:cstheme="minorHAnsi"/>
        </w:rPr>
        <w:t xml:space="preserve"> </w:t>
      </w:r>
      <w:r w:rsidR="003F011D">
        <w:rPr>
          <w:rFonts w:cstheme="minorHAnsi"/>
        </w:rPr>
        <w:t xml:space="preserve">to </w:t>
      </w:r>
      <w:r w:rsidR="00326253">
        <w:rPr>
          <w:rFonts w:cstheme="minorHAnsi"/>
        </w:rPr>
        <w:t>t-tests in clinical psychology</w:t>
      </w:r>
      <w:r w:rsidR="001B516A">
        <w:rPr>
          <w:rFonts w:cstheme="minorHAnsi"/>
        </w:rPr>
        <w:t xml:space="preserve">. </w:t>
      </w:r>
      <w:r w:rsidR="00C66B90">
        <w:rPr>
          <w:rFonts w:cstheme="minorHAnsi"/>
        </w:rPr>
        <w:t xml:space="preserve">Additionally, </w:t>
      </w:r>
      <w:r w:rsidR="00C66B90">
        <w:rPr>
          <w:rStyle w:val="CommentReference"/>
          <w:rFonts w:cstheme="minorHAnsi"/>
          <w:sz w:val="24"/>
          <w:szCs w:val="24"/>
        </w:rPr>
        <w:t>d</w:t>
      </w:r>
      <w:r w:rsidR="00A92532" w:rsidRPr="004422F7">
        <w:rPr>
          <w:rStyle w:val="CommentReference"/>
          <w:rFonts w:cstheme="minorHAnsi"/>
          <w:sz w:val="24"/>
          <w:szCs w:val="24"/>
        </w:rPr>
        <w:t>eviat</w:t>
      </w:r>
      <w:r w:rsidR="00A92532">
        <w:rPr>
          <w:rStyle w:val="CommentReference"/>
          <w:rFonts w:cstheme="minorHAnsi"/>
          <w:sz w:val="24"/>
          <w:szCs w:val="24"/>
        </w:rPr>
        <w:t>ions</w:t>
      </w:r>
      <w:r w:rsidR="00A92532" w:rsidRPr="004422F7">
        <w:rPr>
          <w:rStyle w:val="CommentReference"/>
          <w:rFonts w:cstheme="minorHAnsi"/>
          <w:sz w:val="24"/>
          <w:szCs w:val="24"/>
        </w:rPr>
        <w:t xml:space="preserve"> from </w:t>
      </w:r>
      <w:r w:rsidR="00A92532">
        <w:rPr>
          <w:rStyle w:val="CommentReference"/>
          <w:rFonts w:cstheme="minorHAnsi"/>
          <w:sz w:val="24"/>
          <w:szCs w:val="24"/>
        </w:rPr>
        <w:t>Cohen’s approach to power survey</w:t>
      </w:r>
      <w:r w:rsidR="00CC2725">
        <w:rPr>
          <w:rStyle w:val="CommentReference"/>
          <w:rFonts w:cstheme="minorHAnsi"/>
          <w:sz w:val="24"/>
          <w:szCs w:val="24"/>
        </w:rPr>
        <w:t>s</w:t>
      </w:r>
      <w:r w:rsidR="00A9253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CC2725">
        <w:rPr>
          <w:rStyle w:val="CommentReference"/>
          <w:rFonts w:cstheme="minorHAnsi"/>
          <w:sz w:val="24"/>
          <w:szCs w:val="24"/>
        </w:rPr>
        <w:t xml:space="preserve"> may add additional unexplained variability in power </w:t>
      </w:r>
      <w:r w:rsidR="00CC2725">
        <w:rPr>
          <w:rStyle w:val="CommentReference"/>
          <w:rFonts w:cstheme="minorHAnsi"/>
          <w:sz w:val="24"/>
          <w:szCs w:val="24"/>
        </w:rPr>
        <w:lastRenderedPageBreak/>
        <w:t>estimates. Nonetheless, t</w:t>
      </w:r>
      <w:r w:rsidR="00A92532">
        <w:rPr>
          <w:rStyle w:val="CommentReference"/>
          <w:rFonts w:cstheme="minorHAnsi"/>
          <w:sz w:val="24"/>
          <w:szCs w:val="24"/>
        </w:rPr>
        <w:t>he overall trend in power estimates from these surveys is clear and many of these</w:t>
      </w:r>
      <w:r w:rsidR="00A92532" w:rsidRPr="004422F7">
        <w:rPr>
          <w:rStyle w:val="CommentReference"/>
          <w:rFonts w:cstheme="minorHAnsi"/>
          <w:sz w:val="24"/>
          <w:szCs w:val="24"/>
        </w:rPr>
        <w:t xml:space="preserve"> deviations </w:t>
      </w:r>
      <w:r w:rsidR="00A92532">
        <w:rPr>
          <w:rStyle w:val="CommentReference"/>
          <w:rFonts w:cstheme="minorHAnsi"/>
          <w:sz w:val="24"/>
          <w:szCs w:val="24"/>
        </w:rPr>
        <w:t>seem likely to</w:t>
      </w:r>
      <w:r w:rsidR="00A92532" w:rsidRPr="004422F7">
        <w:rPr>
          <w:rStyle w:val="CommentReference"/>
          <w:rFonts w:cstheme="minorHAnsi"/>
          <w:sz w:val="24"/>
          <w:szCs w:val="24"/>
        </w:rPr>
        <w:t xml:space="preserve"> cause </w:t>
      </w:r>
      <w:r w:rsidR="00A92532">
        <w:rPr>
          <w:rStyle w:val="CommentReference"/>
          <w:rFonts w:cstheme="minorHAnsi"/>
          <w:sz w:val="24"/>
          <w:szCs w:val="24"/>
        </w:rPr>
        <w:t xml:space="preserve">only </w:t>
      </w:r>
      <w:r w:rsidR="00A92532" w:rsidRPr="004422F7">
        <w:rPr>
          <w:rStyle w:val="CommentReference"/>
          <w:rFonts w:cstheme="minorHAnsi"/>
          <w:sz w:val="24"/>
          <w:szCs w:val="24"/>
        </w:rPr>
        <w:t xml:space="preserve">small differences in observed power estimates (e.g., </w:t>
      </w:r>
      <w:r w:rsidR="00A92532" w:rsidRPr="004422F7">
        <w:rPr>
          <w:rStyle w:val="CommentReference"/>
          <w:rFonts w:cstheme="minorHAnsi"/>
          <w:sz w:val="24"/>
          <w:szCs w:val="24"/>
        </w:rPr>
        <w:fldChar w:fldCharType="begin"/>
      </w:r>
      <w:r w:rsidR="00A9253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A92532" w:rsidRPr="004422F7">
        <w:rPr>
          <w:rStyle w:val="CommentReference"/>
          <w:rFonts w:cstheme="minorHAnsi"/>
          <w:sz w:val="24"/>
          <w:szCs w:val="24"/>
        </w:rPr>
        <w:fldChar w:fldCharType="separate"/>
      </w:r>
      <w:r w:rsidR="00A92532">
        <w:rPr>
          <w:rStyle w:val="CommentReference"/>
          <w:rFonts w:cstheme="minorHAnsi"/>
          <w:noProof/>
          <w:sz w:val="24"/>
          <w:szCs w:val="24"/>
        </w:rPr>
        <w:t>Cashen and Geiger (2004)</w:t>
      </w:r>
      <w:r w:rsidR="00A92532" w:rsidRPr="004422F7">
        <w:rPr>
          <w:rStyle w:val="CommentReference"/>
          <w:rFonts w:cstheme="minorHAnsi"/>
          <w:sz w:val="24"/>
          <w:szCs w:val="24"/>
        </w:rPr>
        <w:fldChar w:fldCharType="end"/>
      </w:r>
      <w:r w:rsidR="00A92532" w:rsidRPr="004422F7">
        <w:rPr>
          <w:rStyle w:val="CommentReference"/>
          <w:rFonts w:cstheme="minorHAnsi"/>
          <w:sz w:val="24"/>
          <w:szCs w:val="24"/>
        </w:rPr>
        <w:t xml:space="preserve"> showed that not averaging power estimates within articles lead to a difference in estimated power of less than .003)</w:t>
      </w:r>
      <w:r w:rsidR="00A92532">
        <w:rPr>
          <w:rStyle w:val="CommentReference"/>
          <w:rFonts w:cstheme="minorHAnsi"/>
          <w:sz w:val="24"/>
          <w:szCs w:val="24"/>
        </w:rPr>
        <w:t>.</w:t>
      </w:r>
      <w:r w:rsidR="00A92532" w:rsidRPr="00976D4C">
        <w:rPr>
          <w:rFonts w:cstheme="minorHAnsi"/>
        </w:rPr>
        <w:t xml:space="preserve"> </w:t>
      </w:r>
    </w:p>
    <w:p w14:paraId="11704759" w14:textId="4915C130" w:rsidR="00340322" w:rsidRDefault="001C1ACB" w:rsidP="008C46FF">
      <w:pPr>
        <w:spacing w:line="360" w:lineRule="auto"/>
        <w:ind w:firstLine="720"/>
        <w:rPr>
          <w:rFonts w:cstheme="minorHAnsi"/>
        </w:rPr>
      </w:pPr>
      <w:r>
        <w:rPr>
          <w:rFonts w:cstheme="minorHAnsi"/>
        </w:rPr>
        <w:t>E</w:t>
      </w:r>
      <w:r w:rsidR="00383FCF" w:rsidRPr="009A2958">
        <w:rPr>
          <w:rFonts w:eastAsia="Cambria" w:cstheme="minorHAnsi"/>
        </w:rPr>
        <w:t>mpirical Bayes estimates and 95% credible intervals for random effects</w:t>
      </w:r>
      <w:r w:rsidR="00383FCF">
        <w:rPr>
          <w:rFonts w:eastAsia="Cambria" w:cstheme="minorHAnsi"/>
        </w:rPr>
        <w:t xml:space="preserve"> of area of psychology included in the current study at the each benchmark </w:t>
      </w:r>
      <w:r>
        <w:rPr>
          <w:rFonts w:eastAsia="Cambria" w:cstheme="minorHAnsi"/>
        </w:rPr>
        <w:t xml:space="preserve">show that </w:t>
      </w:r>
      <w:r w:rsidR="00383FCF">
        <w:rPr>
          <w:rFonts w:eastAsia="Cambria" w:cstheme="minorHAnsi"/>
        </w:rPr>
        <w:t xml:space="preserve">no area of psychological research is estimated to have </w:t>
      </w:r>
      <w:r w:rsidR="00FE156B">
        <w:rPr>
          <w:rFonts w:eastAsia="Cambria" w:cstheme="minorHAnsi"/>
        </w:rPr>
        <w:t>statistically significantly</w:t>
      </w:r>
      <w:r w:rsidR="00383FCF">
        <w:rPr>
          <w:rFonts w:eastAsia="Cambria" w:cstheme="minorHAnsi"/>
        </w:rPr>
        <w:t xml:space="preserve"> different </w:t>
      </w:r>
      <w:r w:rsidR="002342B1">
        <w:rPr>
          <w:rFonts w:eastAsia="Cambria" w:cstheme="minorHAnsi"/>
        </w:rPr>
        <w:t xml:space="preserve">statistical power levels at all benchmark levels, although Clinical Neuroscience is estimated to </w:t>
      </w:r>
      <w:r w:rsidR="00FE156B">
        <w:rPr>
          <w:rFonts w:eastAsia="Cambria" w:cstheme="minorHAnsi"/>
        </w:rPr>
        <w:t>have</w:t>
      </w:r>
      <w:r w:rsidR="002342B1">
        <w:rPr>
          <w:rFonts w:eastAsia="Cambria" w:cstheme="minorHAnsi"/>
        </w:rPr>
        <w:t xml:space="preserve"> lower at the high benchmark</w:t>
      </w:r>
      <w:r w:rsidR="008E086D">
        <w:rPr>
          <w:rFonts w:eastAsia="Cambria" w:cstheme="minorHAnsi"/>
        </w:rPr>
        <w:t xml:space="preserve"> (</w:t>
      </w:r>
      <w:r w:rsidR="009B6FC4">
        <w:rPr>
          <w:rFonts w:eastAsia="Cambria" w:cstheme="minorHAnsi"/>
        </w:rPr>
        <w:t>-.32</w:t>
      </w:r>
      <w:r w:rsidR="008E086D">
        <w:rPr>
          <w:rFonts w:eastAsia="Cambria" w:cstheme="minorHAnsi"/>
        </w:rPr>
        <w:t xml:space="preserve">), although with considerable </w:t>
      </w:r>
      <w:r w:rsidR="009B6FC4">
        <w:rPr>
          <w:rFonts w:eastAsia="Cambria" w:cstheme="minorHAnsi"/>
        </w:rPr>
        <w:t>imprecision</w:t>
      </w:r>
      <w:r w:rsidR="008E086D">
        <w:rPr>
          <w:rFonts w:eastAsia="Cambria" w:cstheme="minorHAnsi"/>
        </w:rPr>
        <w:t xml:space="preserve"> in </w:t>
      </w:r>
      <w:r w:rsidR="009B6FC4">
        <w:rPr>
          <w:rFonts w:eastAsia="Cambria" w:cstheme="minorHAnsi"/>
        </w:rPr>
        <w:t>the</w:t>
      </w:r>
      <w:r w:rsidR="008E086D">
        <w:rPr>
          <w:rFonts w:eastAsia="Cambria" w:cstheme="minorHAnsi"/>
        </w:rPr>
        <w:t xml:space="preserve"> estimate</w:t>
      </w:r>
      <w:r w:rsidR="009B6FC4">
        <w:rPr>
          <w:rFonts w:eastAsia="Cambria" w:cstheme="minorHAnsi"/>
        </w:rPr>
        <w:t>d effect 95% credible interval [</w:t>
      </w:r>
      <w:r w:rsidR="009B6FC4" w:rsidRPr="009B6FC4">
        <w:rPr>
          <w:rFonts w:eastAsia="Cambria" w:cstheme="minorHAnsi"/>
        </w:rPr>
        <w:t>-0.50</w:t>
      </w:r>
      <w:r w:rsidR="009B6FC4">
        <w:rPr>
          <w:rFonts w:eastAsia="Cambria" w:cstheme="minorHAnsi"/>
        </w:rPr>
        <w:t xml:space="preserve">, </w:t>
      </w:r>
      <w:r w:rsidR="009B6FC4" w:rsidRPr="009B6FC4">
        <w:rPr>
          <w:rFonts w:eastAsia="Cambria" w:cstheme="minorHAnsi"/>
        </w:rPr>
        <w:t>-0.14</w:t>
      </w:r>
      <w:r w:rsidR="009B6FC4">
        <w:rPr>
          <w:rFonts w:eastAsia="Cambria" w:cstheme="minorHAnsi"/>
        </w:rPr>
        <w:t>]</w:t>
      </w:r>
      <w:r w:rsidR="00FE156B">
        <w:rPr>
          <w:rFonts w:eastAsia="Cambria" w:cstheme="minorHAnsi"/>
        </w:rPr>
        <w:t>.</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60F3E9B8" w14:textId="448471D4" w:rsidR="0054531D" w:rsidRDefault="0091260C" w:rsidP="0054531D">
      <w:pPr>
        <w:spacing w:line="360" w:lineRule="auto"/>
        <w:ind w:firstLine="720"/>
        <w:rPr>
          <w:rStyle w:val="CommentReference"/>
          <w:rFonts w:cstheme="minorHAnsi"/>
          <w:sz w:val="24"/>
          <w:szCs w:val="24"/>
        </w:rPr>
      </w:pPr>
      <w:r>
        <w:rPr>
          <w:rStyle w:val="CommentReference"/>
          <w:rFonts w:cstheme="minorHAnsi"/>
          <w:sz w:val="24"/>
          <w:szCs w:val="24"/>
        </w:rPr>
        <w:t>To</w:t>
      </w:r>
      <w:r w:rsidR="00340322">
        <w:rPr>
          <w:rStyle w:val="CommentReference"/>
          <w:rFonts w:cstheme="minorHAnsi"/>
          <w:sz w:val="24"/>
          <w:szCs w:val="24"/>
        </w:rPr>
        <w:t xml:space="preserve"> assess publication bias, we used an analogue to Egger’s Test</w:t>
      </w:r>
      <w:r w:rsidR="00AE60F5">
        <w:rPr>
          <w:rStyle w:val="CommentReference"/>
          <w:rFonts w:cstheme="minorHAnsi"/>
          <w:sz w:val="24"/>
          <w:szCs w:val="24"/>
        </w:rPr>
        <w:t xml:space="preserve">; </w:t>
      </w:r>
      <w:r w:rsidR="00340322">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sidR="00340322">
        <w:rPr>
          <w:rStyle w:val="CommentReference"/>
          <w:rFonts w:cstheme="minorHAnsi"/>
          <w:sz w:val="24"/>
          <w:szCs w:val="24"/>
        </w:rPr>
        <w:t xml:space="preserve"> the small and medium benchmark levels</w:t>
      </w:r>
      <w:r w:rsidR="00634ABD">
        <w:rPr>
          <w:rStyle w:val="CommentReference"/>
          <w:rFonts w:cstheme="minorHAnsi"/>
          <w:sz w:val="24"/>
          <w:szCs w:val="24"/>
        </w:rPr>
        <w:t xml:space="preserve">, but not </w:t>
      </w:r>
      <w:r w:rsidR="00340322">
        <w:rPr>
          <w:rStyle w:val="CommentReference"/>
          <w:rFonts w:cstheme="minorHAnsi"/>
          <w:sz w:val="24"/>
          <w:szCs w:val="24"/>
        </w:rPr>
        <w:t>at the large effect size</w:t>
      </w:r>
      <w:r w:rsidR="00270CA0">
        <w:rPr>
          <w:rStyle w:val="CommentReference"/>
          <w:rFonts w:cstheme="minorHAnsi"/>
          <w:sz w:val="24"/>
          <w:szCs w:val="24"/>
        </w:rPr>
        <w:t xml:space="preserve"> benchmark</w:t>
      </w:r>
      <w:r w:rsidR="00340322">
        <w:rPr>
          <w:rStyle w:val="CommentReference"/>
          <w:rFonts w:cstheme="minorHAnsi"/>
          <w:sz w:val="24"/>
          <w:szCs w:val="24"/>
        </w:rPr>
        <w:t>. Parameter estimates for the small medium and large effect</w:t>
      </w:r>
      <w:r w:rsidR="003E52E3">
        <w:rPr>
          <w:rStyle w:val="CommentReference"/>
          <w:rFonts w:cstheme="minorHAnsi"/>
          <w:sz w:val="24"/>
          <w:szCs w:val="24"/>
        </w:rPr>
        <w:t xml:space="preserve"> size benchmarks respectively</w:t>
      </w:r>
      <w:r w:rsidR="00340322">
        <w:rPr>
          <w:rStyle w:val="CommentReference"/>
          <w:rFonts w:cstheme="minorHAnsi"/>
          <w:sz w:val="24"/>
          <w:szCs w:val="24"/>
        </w:rPr>
        <w:t xml:space="preserve"> were </w:t>
      </w:r>
      <w:r w:rsidR="00AE60F5">
        <w:rPr>
          <w:rStyle w:val="CommentReference"/>
          <w:rFonts w:cstheme="minorHAnsi"/>
          <w:sz w:val="24"/>
          <w:szCs w:val="24"/>
        </w:rPr>
        <w:t xml:space="preserve">small </w:t>
      </w:r>
      <w:r w:rsidR="00340322">
        <w:rPr>
          <w:rStyle w:val="CommentReference"/>
          <w:rFonts w:cstheme="minorHAnsi"/>
          <w:sz w:val="24"/>
          <w:szCs w:val="24"/>
        </w:rPr>
        <w:t xml:space="preserve">b </w:t>
      </w:r>
      <w:proofErr w:type="gramStart"/>
      <w:r w:rsidR="00340322">
        <w:rPr>
          <w:rStyle w:val="CommentReference"/>
          <w:rFonts w:cstheme="minorHAnsi"/>
          <w:sz w:val="24"/>
          <w:szCs w:val="24"/>
        </w:rPr>
        <w:t xml:space="preserve">= </w:t>
      </w:r>
      <w:r w:rsidR="00340322" w:rsidRPr="0041169B">
        <w:rPr>
          <w:rStyle w:val="CommentReference"/>
          <w:rFonts w:cstheme="minorHAnsi"/>
          <w:sz w:val="24"/>
          <w:szCs w:val="24"/>
        </w:rPr>
        <w:t xml:space="preserve"> 0.0005</w:t>
      </w:r>
      <w:proofErr w:type="gramEnd"/>
      <w:r w:rsidR="00340322">
        <w:rPr>
          <w:rStyle w:val="CommentReference"/>
          <w:rFonts w:cstheme="minorHAnsi"/>
          <w:sz w:val="24"/>
          <w:szCs w:val="24"/>
        </w:rPr>
        <w:t xml:space="preserve">, p = &lt;.001, </w:t>
      </w:r>
      <w:r w:rsidR="00AE60F5">
        <w:rPr>
          <w:rStyle w:val="CommentReference"/>
          <w:rFonts w:cstheme="minorHAnsi"/>
          <w:sz w:val="24"/>
          <w:szCs w:val="24"/>
        </w:rPr>
        <w:t xml:space="preserve">medium </w:t>
      </w:r>
      <w:r w:rsidR="00340322">
        <w:rPr>
          <w:rStyle w:val="CommentReference"/>
          <w:rFonts w:cstheme="minorHAnsi"/>
          <w:sz w:val="24"/>
          <w:szCs w:val="24"/>
        </w:rPr>
        <w:t>b = .0001,</w:t>
      </w:r>
      <w:r w:rsidR="00AE60F5">
        <w:rPr>
          <w:rStyle w:val="CommentReference"/>
          <w:rFonts w:cstheme="minorHAnsi"/>
          <w:sz w:val="24"/>
          <w:szCs w:val="24"/>
        </w:rPr>
        <w:t xml:space="preserve"> </w:t>
      </w:r>
      <w:r w:rsidR="00340322">
        <w:rPr>
          <w:rStyle w:val="CommentReference"/>
          <w:rFonts w:cstheme="minorHAnsi"/>
          <w:sz w:val="24"/>
          <w:szCs w:val="24"/>
        </w:rPr>
        <w:t xml:space="preserve">p &lt; .001, </w:t>
      </w:r>
      <w:r w:rsidR="00AE60F5">
        <w:rPr>
          <w:rStyle w:val="CommentReference"/>
          <w:rFonts w:cstheme="minorHAnsi"/>
          <w:sz w:val="24"/>
          <w:szCs w:val="24"/>
        </w:rPr>
        <w:t xml:space="preserve">and large </w:t>
      </w:r>
      <w:r w:rsidR="00340322">
        <w:rPr>
          <w:rStyle w:val="CommentReference"/>
          <w:rFonts w:cstheme="minorHAnsi"/>
          <w:sz w:val="24"/>
          <w:szCs w:val="24"/>
        </w:rPr>
        <w:t xml:space="preserve">b = -0.000, </w:t>
      </w:r>
      <w:r w:rsidR="00340322" w:rsidRPr="00471E3C">
        <w:rPr>
          <w:rStyle w:val="CommentReference"/>
          <w:rFonts w:cstheme="minorHAnsi"/>
          <w:i/>
          <w:sz w:val="24"/>
          <w:szCs w:val="24"/>
        </w:rPr>
        <w:t>p</w:t>
      </w:r>
      <w:r w:rsidR="00340322">
        <w:rPr>
          <w:rStyle w:val="CommentReference"/>
          <w:rFonts w:cstheme="minorHAnsi"/>
          <w:sz w:val="24"/>
          <w:szCs w:val="24"/>
        </w:rPr>
        <w:t xml:space="preserve"> = .59, </w:t>
      </w:r>
      <w:r w:rsidR="00A2492B">
        <w:rPr>
          <w:rStyle w:val="CommentReference"/>
          <w:rFonts w:cstheme="minorHAnsi"/>
          <w:sz w:val="24"/>
          <w:szCs w:val="24"/>
        </w:rPr>
        <w:t>with</w:t>
      </w:r>
      <w:r w:rsidR="00340322">
        <w:rPr>
          <w:rStyle w:val="CommentReference"/>
          <w:rFonts w:cstheme="minorHAnsi"/>
          <w:sz w:val="24"/>
          <w:szCs w:val="24"/>
        </w:rPr>
        <w:t xml:space="preserve"> larger studies </w:t>
      </w:r>
      <w:r w:rsidR="00FC3C02">
        <w:rPr>
          <w:rStyle w:val="CommentReference"/>
          <w:rFonts w:cstheme="minorHAnsi"/>
          <w:sz w:val="24"/>
          <w:szCs w:val="24"/>
        </w:rPr>
        <w:t>giving</w:t>
      </w:r>
      <w:r w:rsidR="003E52E3">
        <w:rPr>
          <w:rStyle w:val="CommentReference"/>
          <w:rFonts w:cstheme="minorHAnsi"/>
          <w:sz w:val="24"/>
          <w:szCs w:val="24"/>
        </w:rPr>
        <w:t xml:space="preserve"> </w:t>
      </w:r>
      <w:r w:rsidR="00340322">
        <w:rPr>
          <w:rStyle w:val="CommentReference"/>
          <w:rFonts w:cstheme="minorHAnsi"/>
          <w:sz w:val="24"/>
          <w:szCs w:val="24"/>
        </w:rPr>
        <w:t>higher power estimates</w:t>
      </w:r>
      <w:r w:rsidR="008C46FF">
        <w:rPr>
          <w:rStyle w:val="CommentReference"/>
          <w:rFonts w:cstheme="minorHAnsi"/>
          <w:sz w:val="24"/>
          <w:szCs w:val="24"/>
        </w:rPr>
        <w:t xml:space="preserve"> at the small and medium effect size</w:t>
      </w:r>
      <w:r w:rsidR="003E52E3">
        <w:rPr>
          <w:rStyle w:val="CommentReference"/>
          <w:rFonts w:cstheme="minorHAnsi"/>
          <w:sz w:val="24"/>
          <w:szCs w:val="24"/>
        </w:rPr>
        <w:t xml:space="preserve"> benchmarks</w:t>
      </w:r>
      <w:r w:rsidR="00340322">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54531D">
        <w:rPr>
          <w:rStyle w:val="CommentReference"/>
          <w:rFonts w:cstheme="minorHAnsi"/>
          <w:sz w:val="24"/>
          <w:szCs w:val="24"/>
        </w:rPr>
        <w:t>This could plausibly be accounted for by an association between subfield norms and the number of studies (i.e., fields w</w:t>
      </w:r>
      <w:r w:rsidR="0054531D">
        <w:rPr>
          <w:rStyle w:val="CommentReference"/>
          <w:rFonts w:cstheme="minorHAnsi"/>
          <w:sz w:val="24"/>
          <w:szCs w:val="24"/>
        </w:rPr>
        <w:t>h</w:t>
      </w:r>
      <w:r w:rsidR="0054531D">
        <w:rPr>
          <w:rStyle w:val="CommentReference"/>
          <w:rFonts w:cstheme="minorHAnsi"/>
          <w:sz w:val="24"/>
          <w:szCs w:val="24"/>
        </w:rPr>
        <w:t xml:space="preserve">ere norms are to have larger sample sizes are also reflected in their meta-research), could be otherwise artefactual, or could suggest that publication bias is operating to suppress smaller studies which find higher power estimates. If the latter is the case, the estimates of mean power here could underestimate the true power of psychology research. </w:t>
      </w: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48E64314" w:rsidR="007A5D0F" w:rsidRDefault="007A5D0F">
      <w:pPr>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9040BB">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nil"/>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9040BB">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nil"/>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nil"/>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091689" w:rsidRPr="007A5D0F" w14:paraId="54663B52" w14:textId="77777777" w:rsidTr="009040BB">
        <w:trPr>
          <w:trHeight w:val="300"/>
        </w:trPr>
        <w:tc>
          <w:tcPr>
            <w:tcW w:w="2725" w:type="dxa"/>
            <w:tcBorders>
              <w:top w:val="single" w:sz="4" w:space="0" w:color="auto"/>
            </w:tcBorders>
            <w:noWrap/>
            <w:vAlign w:val="center"/>
            <w:hideMark/>
          </w:tcPr>
          <w:p w14:paraId="1A9C39C4" w14:textId="5E59F82C" w:rsidR="00091689" w:rsidRPr="007A5D0F" w:rsidRDefault="00091689" w:rsidP="00091689">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vAlign w:val="bottom"/>
            <w:hideMark/>
          </w:tcPr>
          <w:p w14:paraId="7660DC5B" w14:textId="7791B99F" w:rsidR="00091689" w:rsidRPr="007A5D0F" w:rsidRDefault="00091689" w:rsidP="00091689">
            <w:pPr>
              <w:rPr>
                <w:rFonts w:cstheme="minorHAnsi"/>
              </w:rPr>
            </w:pPr>
            <w:r>
              <w:rPr>
                <w:rFonts w:ascii="Calibri" w:hAnsi="Calibri" w:cs="Calibri"/>
                <w:color w:val="000000"/>
                <w:sz w:val="22"/>
                <w:szCs w:val="22"/>
              </w:rPr>
              <w:t>-0.027</w:t>
            </w:r>
          </w:p>
        </w:tc>
        <w:tc>
          <w:tcPr>
            <w:tcW w:w="1160" w:type="dxa"/>
            <w:tcBorders>
              <w:top w:val="single" w:sz="4" w:space="0" w:color="auto"/>
            </w:tcBorders>
            <w:noWrap/>
            <w:vAlign w:val="bottom"/>
            <w:hideMark/>
          </w:tcPr>
          <w:p w14:paraId="7CF28C2F" w14:textId="6990E3C1" w:rsidR="00091689" w:rsidRPr="007A5D0F" w:rsidRDefault="00091689" w:rsidP="00091689">
            <w:pPr>
              <w:rPr>
                <w:rFonts w:cstheme="minorHAnsi"/>
              </w:rPr>
            </w:pPr>
            <w:r>
              <w:rPr>
                <w:rFonts w:ascii="Calibri" w:hAnsi="Calibri" w:cs="Calibri"/>
                <w:color w:val="000000"/>
                <w:sz w:val="22"/>
                <w:szCs w:val="22"/>
              </w:rPr>
              <w:t>0.042</w:t>
            </w:r>
          </w:p>
        </w:tc>
        <w:tc>
          <w:tcPr>
            <w:tcW w:w="1340" w:type="dxa"/>
            <w:tcBorders>
              <w:top w:val="single" w:sz="4" w:space="0" w:color="auto"/>
            </w:tcBorders>
            <w:noWrap/>
            <w:vAlign w:val="bottom"/>
            <w:hideMark/>
          </w:tcPr>
          <w:p w14:paraId="7FF8F476" w14:textId="69840E4B" w:rsidR="00091689" w:rsidRPr="007A5D0F" w:rsidRDefault="00091689" w:rsidP="00091689">
            <w:pPr>
              <w:rPr>
                <w:rFonts w:cstheme="minorHAnsi"/>
              </w:rPr>
            </w:pPr>
            <w:r>
              <w:rPr>
                <w:rFonts w:ascii="Calibri" w:hAnsi="Calibri" w:cs="Calibri"/>
                <w:color w:val="000000"/>
                <w:sz w:val="22"/>
                <w:szCs w:val="22"/>
              </w:rPr>
              <w:t>-0.108</w:t>
            </w:r>
          </w:p>
        </w:tc>
        <w:tc>
          <w:tcPr>
            <w:tcW w:w="1160" w:type="dxa"/>
            <w:tcBorders>
              <w:top w:val="single" w:sz="4" w:space="0" w:color="auto"/>
            </w:tcBorders>
            <w:noWrap/>
            <w:vAlign w:val="bottom"/>
            <w:hideMark/>
          </w:tcPr>
          <w:p w14:paraId="0CC749C8" w14:textId="53F1009B" w:rsidR="00091689" w:rsidRPr="007A5D0F" w:rsidRDefault="00091689" w:rsidP="00091689">
            <w:pPr>
              <w:rPr>
                <w:rFonts w:cstheme="minorHAnsi"/>
              </w:rPr>
            </w:pPr>
            <w:r>
              <w:rPr>
                <w:rFonts w:ascii="Calibri" w:hAnsi="Calibri" w:cs="Calibri"/>
                <w:color w:val="000000"/>
                <w:sz w:val="22"/>
                <w:szCs w:val="22"/>
              </w:rPr>
              <w:t>0.055</w:t>
            </w:r>
          </w:p>
        </w:tc>
      </w:tr>
      <w:tr w:rsidR="00091689" w:rsidRPr="007A5D0F" w14:paraId="64FC43AA" w14:textId="77777777" w:rsidTr="009040BB">
        <w:trPr>
          <w:trHeight w:val="300"/>
        </w:trPr>
        <w:tc>
          <w:tcPr>
            <w:tcW w:w="2725" w:type="dxa"/>
            <w:noWrap/>
            <w:vAlign w:val="center"/>
            <w:hideMark/>
          </w:tcPr>
          <w:p w14:paraId="70FEA56F" w14:textId="65183A2A" w:rsidR="00091689" w:rsidRPr="007A5D0F" w:rsidRDefault="00091689" w:rsidP="00091689">
            <w:pPr>
              <w:rPr>
                <w:rFonts w:cstheme="minorHAnsi"/>
              </w:rPr>
            </w:pPr>
            <w:r>
              <w:rPr>
                <w:rFonts w:ascii="Calibri" w:hAnsi="Calibri" w:cs="Calibri"/>
                <w:color w:val="000000"/>
                <w:sz w:val="22"/>
                <w:szCs w:val="22"/>
              </w:rPr>
              <w:t>Communication</w:t>
            </w:r>
          </w:p>
        </w:tc>
        <w:tc>
          <w:tcPr>
            <w:tcW w:w="1340" w:type="dxa"/>
            <w:noWrap/>
            <w:vAlign w:val="bottom"/>
            <w:hideMark/>
          </w:tcPr>
          <w:p w14:paraId="741D7BB2" w14:textId="27DD41CA" w:rsidR="00091689" w:rsidRPr="007A5D0F" w:rsidRDefault="00091689" w:rsidP="00091689">
            <w:pPr>
              <w:rPr>
                <w:rFonts w:cstheme="minorHAnsi"/>
              </w:rPr>
            </w:pPr>
            <w:r>
              <w:rPr>
                <w:rFonts w:ascii="Calibri" w:hAnsi="Calibri" w:cs="Calibri"/>
                <w:color w:val="000000"/>
                <w:sz w:val="22"/>
                <w:szCs w:val="22"/>
              </w:rPr>
              <w:t>0.004</w:t>
            </w:r>
          </w:p>
        </w:tc>
        <w:tc>
          <w:tcPr>
            <w:tcW w:w="1160" w:type="dxa"/>
            <w:noWrap/>
            <w:vAlign w:val="bottom"/>
            <w:hideMark/>
          </w:tcPr>
          <w:p w14:paraId="2A1F5CEB" w14:textId="00D01945" w:rsidR="00091689" w:rsidRPr="007A5D0F" w:rsidRDefault="00091689" w:rsidP="00091689">
            <w:pPr>
              <w:rPr>
                <w:rFonts w:cstheme="minorHAnsi"/>
              </w:rPr>
            </w:pPr>
            <w:r>
              <w:rPr>
                <w:rFonts w:ascii="Calibri" w:hAnsi="Calibri" w:cs="Calibri"/>
                <w:color w:val="000000"/>
                <w:sz w:val="22"/>
                <w:szCs w:val="22"/>
              </w:rPr>
              <w:t>0.053</w:t>
            </w:r>
          </w:p>
        </w:tc>
        <w:tc>
          <w:tcPr>
            <w:tcW w:w="1340" w:type="dxa"/>
            <w:noWrap/>
            <w:vAlign w:val="bottom"/>
            <w:hideMark/>
          </w:tcPr>
          <w:p w14:paraId="103C6396" w14:textId="487F0412" w:rsidR="00091689" w:rsidRPr="007A5D0F" w:rsidRDefault="00091689" w:rsidP="00091689">
            <w:pPr>
              <w:rPr>
                <w:rFonts w:cstheme="minorHAnsi"/>
              </w:rPr>
            </w:pPr>
            <w:r>
              <w:rPr>
                <w:rFonts w:ascii="Calibri" w:hAnsi="Calibri" w:cs="Calibri"/>
                <w:color w:val="000000"/>
                <w:sz w:val="22"/>
                <w:szCs w:val="22"/>
              </w:rPr>
              <w:t>-0.100</w:t>
            </w:r>
          </w:p>
        </w:tc>
        <w:tc>
          <w:tcPr>
            <w:tcW w:w="1160" w:type="dxa"/>
            <w:noWrap/>
            <w:vAlign w:val="bottom"/>
            <w:hideMark/>
          </w:tcPr>
          <w:p w14:paraId="77C53E84" w14:textId="6A18135A" w:rsidR="00091689" w:rsidRPr="007A5D0F" w:rsidRDefault="00091689" w:rsidP="00091689">
            <w:pPr>
              <w:rPr>
                <w:rFonts w:cstheme="minorHAnsi"/>
              </w:rPr>
            </w:pPr>
            <w:r>
              <w:rPr>
                <w:rFonts w:ascii="Calibri" w:hAnsi="Calibri" w:cs="Calibri"/>
                <w:color w:val="000000"/>
                <w:sz w:val="22"/>
                <w:szCs w:val="22"/>
              </w:rPr>
              <w:t>0.108</w:t>
            </w:r>
          </w:p>
        </w:tc>
      </w:tr>
      <w:tr w:rsidR="00091689" w:rsidRPr="007A5D0F" w14:paraId="7BCC576E" w14:textId="77777777" w:rsidTr="009040BB">
        <w:trPr>
          <w:trHeight w:val="300"/>
        </w:trPr>
        <w:tc>
          <w:tcPr>
            <w:tcW w:w="2725" w:type="dxa"/>
            <w:noWrap/>
            <w:vAlign w:val="center"/>
            <w:hideMark/>
          </w:tcPr>
          <w:p w14:paraId="3CBCB862" w14:textId="6ABC036F" w:rsidR="00091689" w:rsidRPr="007A5D0F" w:rsidRDefault="00091689" w:rsidP="00091689">
            <w:pPr>
              <w:rPr>
                <w:rFonts w:cstheme="minorHAnsi"/>
              </w:rPr>
            </w:pPr>
            <w:r>
              <w:rPr>
                <w:rFonts w:ascii="Calibri" w:hAnsi="Calibri" w:cs="Calibri"/>
                <w:color w:val="000000"/>
                <w:sz w:val="22"/>
                <w:szCs w:val="22"/>
              </w:rPr>
              <w:t>Education</w:t>
            </w:r>
          </w:p>
        </w:tc>
        <w:tc>
          <w:tcPr>
            <w:tcW w:w="1340" w:type="dxa"/>
            <w:noWrap/>
            <w:vAlign w:val="bottom"/>
            <w:hideMark/>
          </w:tcPr>
          <w:p w14:paraId="2EFA6976" w14:textId="1E10CF2D" w:rsidR="00091689" w:rsidRPr="007A5D0F" w:rsidRDefault="00091689" w:rsidP="00091689">
            <w:pPr>
              <w:rPr>
                <w:rFonts w:cstheme="minorHAnsi"/>
              </w:rPr>
            </w:pPr>
            <w:r>
              <w:rPr>
                <w:rFonts w:ascii="Calibri" w:hAnsi="Calibri" w:cs="Calibri"/>
                <w:color w:val="000000"/>
                <w:sz w:val="22"/>
                <w:szCs w:val="22"/>
              </w:rPr>
              <w:t>0.003</w:t>
            </w:r>
          </w:p>
        </w:tc>
        <w:tc>
          <w:tcPr>
            <w:tcW w:w="1160" w:type="dxa"/>
            <w:noWrap/>
            <w:vAlign w:val="bottom"/>
            <w:hideMark/>
          </w:tcPr>
          <w:p w14:paraId="57AC8FE2" w14:textId="48EE257D" w:rsidR="00091689" w:rsidRPr="007A5D0F" w:rsidRDefault="00091689" w:rsidP="00091689">
            <w:pPr>
              <w:rPr>
                <w:rFonts w:cstheme="minorHAnsi"/>
              </w:rPr>
            </w:pPr>
            <w:r>
              <w:rPr>
                <w:rFonts w:ascii="Calibri" w:hAnsi="Calibri" w:cs="Calibri"/>
                <w:color w:val="000000"/>
                <w:sz w:val="22"/>
                <w:szCs w:val="22"/>
              </w:rPr>
              <w:t>0.042</w:t>
            </w:r>
          </w:p>
        </w:tc>
        <w:tc>
          <w:tcPr>
            <w:tcW w:w="1340" w:type="dxa"/>
            <w:noWrap/>
            <w:vAlign w:val="bottom"/>
            <w:hideMark/>
          </w:tcPr>
          <w:p w14:paraId="1218BDE7" w14:textId="54B779E5" w:rsidR="00091689" w:rsidRPr="007A5D0F" w:rsidRDefault="00091689" w:rsidP="00091689">
            <w:pPr>
              <w:rPr>
                <w:rFonts w:cstheme="minorHAnsi"/>
              </w:rPr>
            </w:pPr>
            <w:r>
              <w:rPr>
                <w:rFonts w:ascii="Calibri" w:hAnsi="Calibri" w:cs="Calibri"/>
                <w:color w:val="000000"/>
                <w:sz w:val="22"/>
                <w:szCs w:val="22"/>
              </w:rPr>
              <w:t>-0.080</w:t>
            </w:r>
          </w:p>
        </w:tc>
        <w:tc>
          <w:tcPr>
            <w:tcW w:w="1160" w:type="dxa"/>
            <w:noWrap/>
            <w:vAlign w:val="bottom"/>
            <w:hideMark/>
          </w:tcPr>
          <w:p w14:paraId="5A39F080" w14:textId="3D9C060F" w:rsidR="00091689" w:rsidRPr="007A5D0F" w:rsidRDefault="00091689" w:rsidP="00091689">
            <w:pPr>
              <w:rPr>
                <w:rFonts w:cstheme="minorHAnsi"/>
              </w:rPr>
            </w:pPr>
            <w:r>
              <w:rPr>
                <w:rFonts w:ascii="Calibri" w:hAnsi="Calibri" w:cs="Calibri"/>
                <w:color w:val="000000"/>
                <w:sz w:val="22"/>
                <w:szCs w:val="22"/>
              </w:rPr>
              <w:t>0.087</w:t>
            </w:r>
          </w:p>
        </w:tc>
      </w:tr>
      <w:tr w:rsidR="00091689" w:rsidRPr="007A5D0F" w14:paraId="57029036" w14:textId="77777777" w:rsidTr="009040BB">
        <w:trPr>
          <w:trHeight w:val="300"/>
        </w:trPr>
        <w:tc>
          <w:tcPr>
            <w:tcW w:w="2725" w:type="dxa"/>
            <w:noWrap/>
            <w:vAlign w:val="center"/>
            <w:hideMark/>
          </w:tcPr>
          <w:p w14:paraId="69431D9B" w14:textId="5EE52227" w:rsidR="00091689" w:rsidRPr="007A5D0F" w:rsidRDefault="00091689" w:rsidP="00091689">
            <w:pPr>
              <w:rPr>
                <w:rFonts w:cstheme="minorHAnsi"/>
              </w:rPr>
            </w:pPr>
            <w:r>
              <w:rPr>
                <w:rFonts w:ascii="Calibri" w:hAnsi="Calibri" w:cs="Calibri"/>
                <w:color w:val="000000"/>
                <w:sz w:val="22"/>
                <w:szCs w:val="22"/>
              </w:rPr>
              <w:t>General Psychology</w:t>
            </w:r>
          </w:p>
        </w:tc>
        <w:tc>
          <w:tcPr>
            <w:tcW w:w="1340" w:type="dxa"/>
            <w:noWrap/>
            <w:vAlign w:val="bottom"/>
            <w:hideMark/>
          </w:tcPr>
          <w:p w14:paraId="4ED3ACE2" w14:textId="35220B9C" w:rsidR="00091689" w:rsidRPr="007A5D0F" w:rsidRDefault="00091689" w:rsidP="00091689">
            <w:pPr>
              <w:rPr>
                <w:rFonts w:cstheme="minorHAnsi"/>
              </w:rPr>
            </w:pPr>
            <w:r>
              <w:rPr>
                <w:rFonts w:ascii="Calibri" w:hAnsi="Calibri" w:cs="Calibri"/>
                <w:color w:val="000000"/>
                <w:sz w:val="22"/>
                <w:szCs w:val="22"/>
              </w:rPr>
              <w:t>-0.020</w:t>
            </w:r>
          </w:p>
        </w:tc>
        <w:tc>
          <w:tcPr>
            <w:tcW w:w="1160" w:type="dxa"/>
            <w:noWrap/>
            <w:vAlign w:val="bottom"/>
            <w:hideMark/>
          </w:tcPr>
          <w:p w14:paraId="299C3152" w14:textId="66912A54" w:rsidR="00091689" w:rsidRPr="007A5D0F" w:rsidRDefault="00091689" w:rsidP="00091689">
            <w:pPr>
              <w:rPr>
                <w:rFonts w:cstheme="minorHAnsi"/>
              </w:rPr>
            </w:pPr>
            <w:r>
              <w:rPr>
                <w:rFonts w:ascii="Calibri" w:hAnsi="Calibri" w:cs="Calibri"/>
                <w:color w:val="000000"/>
                <w:sz w:val="22"/>
                <w:szCs w:val="22"/>
              </w:rPr>
              <w:t>0.047</w:t>
            </w:r>
          </w:p>
        </w:tc>
        <w:tc>
          <w:tcPr>
            <w:tcW w:w="1340" w:type="dxa"/>
            <w:noWrap/>
            <w:vAlign w:val="bottom"/>
            <w:hideMark/>
          </w:tcPr>
          <w:p w14:paraId="681CDABF" w14:textId="480A6FA8" w:rsidR="00091689" w:rsidRPr="007A5D0F" w:rsidRDefault="00091689" w:rsidP="00091689">
            <w:pPr>
              <w:rPr>
                <w:rFonts w:cstheme="minorHAnsi"/>
              </w:rPr>
            </w:pPr>
            <w:r>
              <w:rPr>
                <w:rFonts w:ascii="Calibri" w:hAnsi="Calibri" w:cs="Calibri"/>
                <w:color w:val="000000"/>
                <w:sz w:val="22"/>
                <w:szCs w:val="22"/>
              </w:rPr>
              <w:t>-0.111</w:t>
            </w:r>
          </w:p>
        </w:tc>
        <w:tc>
          <w:tcPr>
            <w:tcW w:w="1160" w:type="dxa"/>
            <w:noWrap/>
            <w:vAlign w:val="bottom"/>
            <w:hideMark/>
          </w:tcPr>
          <w:p w14:paraId="3600C7ED" w14:textId="315FD930" w:rsidR="00091689" w:rsidRPr="007A5D0F" w:rsidRDefault="00091689" w:rsidP="00091689">
            <w:pPr>
              <w:rPr>
                <w:rFonts w:cstheme="minorHAnsi"/>
              </w:rPr>
            </w:pPr>
            <w:r>
              <w:rPr>
                <w:rFonts w:ascii="Calibri" w:hAnsi="Calibri" w:cs="Calibri"/>
                <w:color w:val="000000"/>
                <w:sz w:val="22"/>
                <w:szCs w:val="22"/>
              </w:rPr>
              <w:t>0.072</w:t>
            </w:r>
          </w:p>
        </w:tc>
      </w:tr>
      <w:tr w:rsidR="00091689" w:rsidRPr="007A5D0F" w14:paraId="3048D4B7" w14:textId="77777777" w:rsidTr="009040BB">
        <w:trPr>
          <w:trHeight w:val="300"/>
        </w:trPr>
        <w:tc>
          <w:tcPr>
            <w:tcW w:w="2725" w:type="dxa"/>
            <w:noWrap/>
            <w:vAlign w:val="center"/>
            <w:hideMark/>
          </w:tcPr>
          <w:p w14:paraId="18633B8A" w14:textId="2947A0E8" w:rsidR="00091689" w:rsidRPr="007A5D0F" w:rsidRDefault="00091689" w:rsidP="00091689">
            <w:pPr>
              <w:rPr>
                <w:rFonts w:cstheme="minorHAnsi"/>
              </w:rPr>
            </w:pPr>
            <w:r>
              <w:rPr>
                <w:rFonts w:ascii="Calibri" w:hAnsi="Calibri" w:cs="Calibri"/>
                <w:color w:val="000000"/>
                <w:sz w:val="22"/>
                <w:szCs w:val="22"/>
              </w:rPr>
              <w:t>Management / IO Psychology</w:t>
            </w:r>
          </w:p>
        </w:tc>
        <w:tc>
          <w:tcPr>
            <w:tcW w:w="1340" w:type="dxa"/>
            <w:noWrap/>
            <w:vAlign w:val="bottom"/>
            <w:hideMark/>
          </w:tcPr>
          <w:p w14:paraId="31EFE165" w14:textId="54FA0932" w:rsidR="00091689" w:rsidRPr="007A5D0F" w:rsidRDefault="00091689" w:rsidP="00091689">
            <w:pPr>
              <w:rPr>
                <w:rFonts w:cstheme="minorHAnsi"/>
              </w:rPr>
            </w:pPr>
            <w:r>
              <w:rPr>
                <w:rFonts w:ascii="Calibri" w:hAnsi="Calibri" w:cs="Calibri"/>
                <w:color w:val="000000"/>
                <w:sz w:val="22"/>
                <w:szCs w:val="22"/>
              </w:rPr>
              <w:t>0.056</w:t>
            </w:r>
          </w:p>
        </w:tc>
        <w:tc>
          <w:tcPr>
            <w:tcW w:w="1160" w:type="dxa"/>
            <w:noWrap/>
            <w:vAlign w:val="bottom"/>
            <w:hideMark/>
          </w:tcPr>
          <w:p w14:paraId="5AA6A560" w14:textId="7E37C3E0" w:rsidR="00091689" w:rsidRPr="007A5D0F" w:rsidRDefault="00091689" w:rsidP="00091689">
            <w:pPr>
              <w:rPr>
                <w:rFonts w:cstheme="minorHAnsi"/>
              </w:rPr>
            </w:pPr>
            <w:r>
              <w:rPr>
                <w:rFonts w:ascii="Calibri" w:hAnsi="Calibri" w:cs="Calibri"/>
                <w:color w:val="000000"/>
                <w:sz w:val="22"/>
                <w:szCs w:val="22"/>
              </w:rPr>
              <w:t>0.046</w:t>
            </w:r>
          </w:p>
        </w:tc>
        <w:tc>
          <w:tcPr>
            <w:tcW w:w="1340" w:type="dxa"/>
            <w:noWrap/>
            <w:vAlign w:val="bottom"/>
            <w:hideMark/>
          </w:tcPr>
          <w:p w14:paraId="46232ADE" w14:textId="2858303C" w:rsidR="00091689" w:rsidRPr="007A5D0F" w:rsidRDefault="00091689" w:rsidP="00091689">
            <w:pPr>
              <w:rPr>
                <w:rFonts w:cstheme="minorHAnsi"/>
              </w:rPr>
            </w:pPr>
            <w:r>
              <w:rPr>
                <w:rFonts w:ascii="Calibri" w:hAnsi="Calibri" w:cs="Calibri"/>
                <w:color w:val="000000"/>
                <w:sz w:val="22"/>
                <w:szCs w:val="22"/>
              </w:rPr>
              <w:t>-0.034</w:t>
            </w:r>
          </w:p>
        </w:tc>
        <w:tc>
          <w:tcPr>
            <w:tcW w:w="1160" w:type="dxa"/>
            <w:noWrap/>
            <w:vAlign w:val="bottom"/>
            <w:hideMark/>
          </w:tcPr>
          <w:p w14:paraId="4E305C11" w14:textId="47B7B4E1" w:rsidR="00091689" w:rsidRPr="007A5D0F" w:rsidRDefault="00091689" w:rsidP="00091689">
            <w:pPr>
              <w:rPr>
                <w:rFonts w:cstheme="minorHAnsi"/>
              </w:rPr>
            </w:pPr>
            <w:r>
              <w:rPr>
                <w:rFonts w:ascii="Calibri" w:hAnsi="Calibri" w:cs="Calibri"/>
                <w:color w:val="000000"/>
                <w:sz w:val="22"/>
                <w:szCs w:val="22"/>
              </w:rPr>
              <w:t>0.146</w:t>
            </w:r>
          </w:p>
        </w:tc>
      </w:tr>
      <w:tr w:rsidR="00091689" w:rsidRPr="007A5D0F" w14:paraId="2BDE2067" w14:textId="77777777" w:rsidTr="009040BB">
        <w:trPr>
          <w:trHeight w:val="300"/>
        </w:trPr>
        <w:tc>
          <w:tcPr>
            <w:tcW w:w="2725" w:type="dxa"/>
            <w:noWrap/>
            <w:vAlign w:val="center"/>
            <w:hideMark/>
          </w:tcPr>
          <w:p w14:paraId="75153077" w14:textId="467E4BA3" w:rsidR="00091689" w:rsidRPr="007A5D0F" w:rsidRDefault="00091689" w:rsidP="00091689">
            <w:pPr>
              <w:rPr>
                <w:rFonts w:cstheme="minorHAnsi"/>
              </w:rPr>
            </w:pPr>
            <w:r>
              <w:rPr>
                <w:rFonts w:ascii="Calibri" w:hAnsi="Calibri" w:cs="Calibri"/>
                <w:color w:val="000000"/>
                <w:sz w:val="22"/>
                <w:szCs w:val="22"/>
              </w:rPr>
              <w:t>Neuropsychology</w:t>
            </w:r>
          </w:p>
        </w:tc>
        <w:tc>
          <w:tcPr>
            <w:tcW w:w="1340" w:type="dxa"/>
            <w:noWrap/>
            <w:vAlign w:val="bottom"/>
            <w:hideMark/>
          </w:tcPr>
          <w:p w14:paraId="48F14A14" w14:textId="2063588D" w:rsidR="00091689" w:rsidRPr="007A5D0F" w:rsidRDefault="00091689" w:rsidP="00091689">
            <w:pPr>
              <w:rPr>
                <w:rFonts w:cstheme="minorHAnsi"/>
              </w:rPr>
            </w:pPr>
            <w:r>
              <w:rPr>
                <w:rFonts w:ascii="Calibri" w:hAnsi="Calibri" w:cs="Calibri"/>
                <w:color w:val="000000"/>
                <w:sz w:val="22"/>
                <w:szCs w:val="22"/>
              </w:rPr>
              <w:t>-0.050</w:t>
            </w:r>
          </w:p>
        </w:tc>
        <w:tc>
          <w:tcPr>
            <w:tcW w:w="1160" w:type="dxa"/>
            <w:noWrap/>
            <w:vAlign w:val="bottom"/>
            <w:hideMark/>
          </w:tcPr>
          <w:p w14:paraId="6BB3BD0D" w14:textId="6C65A3BA" w:rsidR="00091689" w:rsidRPr="007A5D0F" w:rsidRDefault="00091689" w:rsidP="00091689">
            <w:pPr>
              <w:rPr>
                <w:rFonts w:cstheme="minorHAnsi"/>
              </w:rPr>
            </w:pPr>
            <w:r>
              <w:rPr>
                <w:rFonts w:ascii="Calibri" w:hAnsi="Calibri" w:cs="Calibri"/>
                <w:color w:val="000000"/>
                <w:sz w:val="22"/>
                <w:szCs w:val="22"/>
              </w:rPr>
              <w:t>0.056</w:t>
            </w:r>
          </w:p>
        </w:tc>
        <w:tc>
          <w:tcPr>
            <w:tcW w:w="1340" w:type="dxa"/>
            <w:noWrap/>
            <w:vAlign w:val="bottom"/>
            <w:hideMark/>
          </w:tcPr>
          <w:p w14:paraId="6968891E" w14:textId="4BD44097" w:rsidR="00091689" w:rsidRPr="007A5D0F" w:rsidRDefault="00091689" w:rsidP="00091689">
            <w:pPr>
              <w:rPr>
                <w:rFonts w:cstheme="minorHAnsi"/>
              </w:rPr>
            </w:pPr>
            <w:r>
              <w:rPr>
                <w:rFonts w:ascii="Calibri" w:hAnsi="Calibri" w:cs="Calibri"/>
                <w:color w:val="000000"/>
                <w:sz w:val="22"/>
                <w:szCs w:val="22"/>
              </w:rPr>
              <w:t>-0.159</w:t>
            </w:r>
          </w:p>
        </w:tc>
        <w:tc>
          <w:tcPr>
            <w:tcW w:w="1160" w:type="dxa"/>
            <w:noWrap/>
            <w:vAlign w:val="bottom"/>
            <w:hideMark/>
          </w:tcPr>
          <w:p w14:paraId="6A61253A" w14:textId="397FDFA7" w:rsidR="00091689" w:rsidRPr="007A5D0F" w:rsidRDefault="00091689" w:rsidP="00091689">
            <w:pPr>
              <w:rPr>
                <w:rFonts w:cstheme="minorHAnsi"/>
              </w:rPr>
            </w:pPr>
            <w:r>
              <w:rPr>
                <w:rFonts w:ascii="Calibri" w:hAnsi="Calibri" w:cs="Calibri"/>
                <w:color w:val="000000"/>
                <w:sz w:val="22"/>
                <w:szCs w:val="22"/>
              </w:rPr>
              <w:t>0.059</w:t>
            </w:r>
          </w:p>
        </w:tc>
      </w:tr>
      <w:tr w:rsidR="00091689" w:rsidRPr="007A5D0F" w14:paraId="6FFDC6FB" w14:textId="77777777" w:rsidTr="009040BB">
        <w:trPr>
          <w:trHeight w:val="300"/>
        </w:trPr>
        <w:tc>
          <w:tcPr>
            <w:tcW w:w="2725" w:type="dxa"/>
            <w:noWrap/>
            <w:vAlign w:val="center"/>
            <w:hideMark/>
          </w:tcPr>
          <w:p w14:paraId="038DCC57" w14:textId="45ED11F8" w:rsidR="00091689" w:rsidRPr="007A5D0F" w:rsidRDefault="00091689" w:rsidP="00091689">
            <w:pPr>
              <w:rPr>
                <w:rFonts w:cstheme="minorHAnsi"/>
              </w:rPr>
            </w:pPr>
            <w:r>
              <w:rPr>
                <w:rFonts w:ascii="Calibri" w:hAnsi="Calibri" w:cs="Calibri"/>
                <w:color w:val="000000"/>
                <w:sz w:val="22"/>
                <w:szCs w:val="22"/>
              </w:rPr>
              <w:t>Sport and exercise psychology</w:t>
            </w:r>
          </w:p>
        </w:tc>
        <w:tc>
          <w:tcPr>
            <w:tcW w:w="1340" w:type="dxa"/>
            <w:noWrap/>
            <w:vAlign w:val="bottom"/>
            <w:hideMark/>
          </w:tcPr>
          <w:p w14:paraId="71E4CC91" w14:textId="05EC5B3D" w:rsidR="00091689" w:rsidRPr="007A5D0F" w:rsidRDefault="00091689" w:rsidP="00091689">
            <w:pPr>
              <w:rPr>
                <w:rFonts w:cstheme="minorHAnsi"/>
              </w:rPr>
            </w:pPr>
            <w:r>
              <w:rPr>
                <w:rFonts w:ascii="Calibri" w:hAnsi="Calibri" w:cs="Calibri"/>
                <w:color w:val="000000"/>
                <w:sz w:val="22"/>
                <w:szCs w:val="22"/>
              </w:rPr>
              <w:t>0.033</w:t>
            </w:r>
          </w:p>
        </w:tc>
        <w:tc>
          <w:tcPr>
            <w:tcW w:w="1160" w:type="dxa"/>
            <w:noWrap/>
            <w:vAlign w:val="bottom"/>
            <w:hideMark/>
          </w:tcPr>
          <w:p w14:paraId="7188C1E5" w14:textId="39901A99" w:rsidR="00091689" w:rsidRPr="007A5D0F" w:rsidRDefault="00091689" w:rsidP="00091689">
            <w:pPr>
              <w:rPr>
                <w:rFonts w:cstheme="minorHAnsi"/>
              </w:rPr>
            </w:pPr>
            <w:r>
              <w:rPr>
                <w:rFonts w:ascii="Calibri" w:hAnsi="Calibri" w:cs="Calibri"/>
                <w:color w:val="000000"/>
                <w:sz w:val="22"/>
                <w:szCs w:val="22"/>
              </w:rPr>
              <w:t>0.053</w:t>
            </w:r>
          </w:p>
        </w:tc>
        <w:tc>
          <w:tcPr>
            <w:tcW w:w="1340" w:type="dxa"/>
            <w:noWrap/>
            <w:vAlign w:val="bottom"/>
            <w:hideMark/>
          </w:tcPr>
          <w:p w14:paraId="26836BB3" w14:textId="3E64DF4A" w:rsidR="00091689" w:rsidRPr="007A5D0F" w:rsidRDefault="00091689" w:rsidP="00091689">
            <w:pPr>
              <w:rPr>
                <w:rFonts w:cstheme="minorHAnsi"/>
              </w:rPr>
            </w:pPr>
            <w:r>
              <w:rPr>
                <w:rFonts w:ascii="Calibri" w:hAnsi="Calibri" w:cs="Calibri"/>
                <w:color w:val="000000"/>
                <w:sz w:val="22"/>
                <w:szCs w:val="22"/>
              </w:rPr>
              <w:t>-0.071</w:t>
            </w:r>
          </w:p>
        </w:tc>
        <w:tc>
          <w:tcPr>
            <w:tcW w:w="1160" w:type="dxa"/>
            <w:noWrap/>
            <w:vAlign w:val="bottom"/>
            <w:hideMark/>
          </w:tcPr>
          <w:p w14:paraId="1AC76F19" w14:textId="596779D3" w:rsidR="00091689" w:rsidRPr="007A5D0F" w:rsidRDefault="00091689" w:rsidP="00091689">
            <w:pPr>
              <w:rPr>
                <w:rFonts w:cstheme="minorHAnsi"/>
              </w:rPr>
            </w:pPr>
            <w:r>
              <w:rPr>
                <w:rFonts w:ascii="Calibri" w:hAnsi="Calibri" w:cs="Calibri"/>
                <w:color w:val="000000"/>
                <w:sz w:val="22"/>
                <w:szCs w:val="22"/>
              </w:rPr>
              <w:t>0.136</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9040BB">
        <w:trPr>
          <w:trHeight w:val="300"/>
        </w:trPr>
        <w:tc>
          <w:tcPr>
            <w:tcW w:w="2725" w:type="dxa"/>
            <w:tcBorders>
              <w:bottom w:val="single" w:sz="4" w:space="0" w:color="auto"/>
            </w:tcBorders>
            <w:noWrap/>
          </w:tcPr>
          <w:p w14:paraId="09CCA51A" w14:textId="77777777" w:rsidR="009040BB" w:rsidRPr="007A5D0F" w:rsidRDefault="009040BB" w:rsidP="00F87AED">
            <w:pPr>
              <w:rPr>
                <w:rFonts w:cstheme="minorHAnsi"/>
              </w:rPr>
            </w:pPr>
          </w:p>
        </w:tc>
        <w:tc>
          <w:tcPr>
            <w:tcW w:w="1340" w:type="dxa"/>
            <w:tcBorders>
              <w:bottom w:val="single" w:sz="4" w:space="0" w:color="auto"/>
            </w:tcBorders>
            <w:noWrap/>
          </w:tcPr>
          <w:p w14:paraId="0AE697F0" w14:textId="77777777" w:rsidR="009040BB" w:rsidRDefault="009040BB" w:rsidP="00F87AED">
            <w:pPr>
              <w:rPr>
                <w:rFonts w:cstheme="minorHAnsi"/>
              </w:rPr>
            </w:pPr>
          </w:p>
        </w:tc>
        <w:tc>
          <w:tcPr>
            <w:tcW w:w="1160" w:type="dxa"/>
            <w:tcBorders>
              <w:bottom w:val="single" w:sz="4" w:space="0" w:color="auto"/>
            </w:tcBorders>
            <w:noWrap/>
          </w:tcPr>
          <w:p w14:paraId="4B5F7C39" w14:textId="77777777" w:rsidR="009040BB" w:rsidRPr="007A5D0F" w:rsidRDefault="009040BB" w:rsidP="00F87AED">
            <w:pPr>
              <w:rPr>
                <w:rFonts w:cstheme="minorHAnsi"/>
              </w:rPr>
            </w:pPr>
          </w:p>
        </w:tc>
        <w:tc>
          <w:tcPr>
            <w:tcW w:w="2500" w:type="dxa"/>
            <w:gridSpan w:val="2"/>
            <w:tcBorders>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9040BB">
        <w:trPr>
          <w:trHeight w:val="300"/>
        </w:trPr>
        <w:tc>
          <w:tcPr>
            <w:tcW w:w="2725" w:type="dxa"/>
            <w:tcBorders>
              <w:top w:val="single" w:sz="4" w:space="0" w:color="auto"/>
              <w:bottom w:val="nil"/>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single" w:sz="4" w:space="0" w:color="auto"/>
              <w:bottom w:val="nil"/>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single" w:sz="4" w:space="0" w:color="auto"/>
              <w:bottom w:val="nil"/>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nil"/>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nil"/>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837758" w:rsidRPr="007A5D0F" w14:paraId="6D2C9D79" w14:textId="77777777" w:rsidTr="00F87AED">
        <w:trPr>
          <w:trHeight w:val="300"/>
        </w:trPr>
        <w:tc>
          <w:tcPr>
            <w:tcW w:w="2725" w:type="dxa"/>
            <w:tcBorders>
              <w:top w:val="nil"/>
            </w:tcBorders>
            <w:noWrap/>
            <w:hideMark/>
          </w:tcPr>
          <w:p w14:paraId="5FF45F01" w14:textId="77777777" w:rsidR="00837758" w:rsidRPr="007A5D0F" w:rsidRDefault="00837758" w:rsidP="00837758">
            <w:pPr>
              <w:rPr>
                <w:rFonts w:cstheme="minorHAnsi"/>
              </w:rPr>
            </w:pPr>
            <w:r w:rsidRPr="007A5D0F">
              <w:rPr>
                <w:rFonts w:cstheme="minorHAnsi"/>
              </w:rPr>
              <w:t>Clinical Psychology/Psychiatry</w:t>
            </w:r>
          </w:p>
        </w:tc>
        <w:tc>
          <w:tcPr>
            <w:tcW w:w="1340" w:type="dxa"/>
            <w:tcBorders>
              <w:top w:val="nil"/>
            </w:tcBorders>
            <w:noWrap/>
            <w:vAlign w:val="bottom"/>
            <w:hideMark/>
          </w:tcPr>
          <w:p w14:paraId="3CED80A8" w14:textId="0CA43835" w:rsidR="00837758" w:rsidRPr="007A5D0F" w:rsidRDefault="00837758" w:rsidP="00837758">
            <w:pPr>
              <w:rPr>
                <w:rFonts w:cstheme="minorHAnsi"/>
              </w:rPr>
            </w:pPr>
            <w:r>
              <w:rPr>
                <w:rFonts w:ascii="Calibri" w:hAnsi="Calibri" w:cs="Calibri"/>
                <w:color w:val="000000"/>
                <w:sz w:val="22"/>
                <w:szCs w:val="22"/>
              </w:rPr>
              <w:t>-0.021</w:t>
            </w:r>
          </w:p>
        </w:tc>
        <w:tc>
          <w:tcPr>
            <w:tcW w:w="1160" w:type="dxa"/>
            <w:tcBorders>
              <w:top w:val="nil"/>
            </w:tcBorders>
            <w:noWrap/>
            <w:vAlign w:val="bottom"/>
            <w:hideMark/>
          </w:tcPr>
          <w:p w14:paraId="7E6D77F5" w14:textId="77C93B41" w:rsidR="00837758" w:rsidRPr="007A5D0F" w:rsidRDefault="00837758" w:rsidP="00837758">
            <w:pPr>
              <w:rPr>
                <w:rFonts w:cstheme="minorHAnsi"/>
              </w:rPr>
            </w:pPr>
            <w:r>
              <w:rPr>
                <w:rFonts w:ascii="Calibri" w:hAnsi="Calibri" w:cs="Calibri"/>
                <w:color w:val="000000"/>
                <w:sz w:val="22"/>
                <w:szCs w:val="22"/>
              </w:rPr>
              <w:t>0.035</w:t>
            </w:r>
          </w:p>
        </w:tc>
        <w:tc>
          <w:tcPr>
            <w:tcW w:w="1340" w:type="dxa"/>
            <w:tcBorders>
              <w:top w:val="nil"/>
            </w:tcBorders>
            <w:noWrap/>
            <w:vAlign w:val="bottom"/>
            <w:hideMark/>
          </w:tcPr>
          <w:p w14:paraId="489FE46B" w14:textId="72030296" w:rsidR="00837758" w:rsidRPr="007A5D0F" w:rsidRDefault="00837758" w:rsidP="00837758">
            <w:pPr>
              <w:rPr>
                <w:rFonts w:cstheme="minorHAnsi"/>
              </w:rPr>
            </w:pPr>
            <w:r>
              <w:rPr>
                <w:rFonts w:ascii="Calibri" w:hAnsi="Calibri" w:cs="Calibri"/>
                <w:color w:val="000000"/>
                <w:sz w:val="22"/>
                <w:szCs w:val="22"/>
              </w:rPr>
              <w:t>-0.089</w:t>
            </w:r>
          </w:p>
        </w:tc>
        <w:tc>
          <w:tcPr>
            <w:tcW w:w="1160" w:type="dxa"/>
            <w:tcBorders>
              <w:top w:val="nil"/>
            </w:tcBorders>
            <w:noWrap/>
            <w:vAlign w:val="bottom"/>
            <w:hideMark/>
          </w:tcPr>
          <w:p w14:paraId="390AC4CC" w14:textId="770016C5" w:rsidR="00837758" w:rsidRPr="007A5D0F" w:rsidRDefault="00837758" w:rsidP="00837758">
            <w:pPr>
              <w:rPr>
                <w:rFonts w:cstheme="minorHAnsi"/>
              </w:rPr>
            </w:pPr>
            <w:r>
              <w:rPr>
                <w:rFonts w:ascii="Calibri" w:hAnsi="Calibri" w:cs="Calibri"/>
                <w:color w:val="000000"/>
                <w:sz w:val="22"/>
                <w:szCs w:val="22"/>
              </w:rPr>
              <w:t>0.047</w:t>
            </w:r>
          </w:p>
        </w:tc>
      </w:tr>
      <w:tr w:rsidR="00837758" w:rsidRPr="007A5D0F" w14:paraId="7D57293F" w14:textId="77777777" w:rsidTr="00F87AED">
        <w:trPr>
          <w:trHeight w:val="300"/>
        </w:trPr>
        <w:tc>
          <w:tcPr>
            <w:tcW w:w="2725" w:type="dxa"/>
            <w:noWrap/>
            <w:hideMark/>
          </w:tcPr>
          <w:p w14:paraId="63A22337" w14:textId="77777777" w:rsidR="00837758" w:rsidRPr="007A5D0F" w:rsidRDefault="00837758" w:rsidP="00837758">
            <w:pPr>
              <w:rPr>
                <w:rFonts w:cstheme="minorHAnsi"/>
              </w:rPr>
            </w:pPr>
            <w:r w:rsidRPr="007A5D0F">
              <w:rPr>
                <w:rFonts w:cstheme="minorHAnsi"/>
              </w:rPr>
              <w:t>Communication</w:t>
            </w:r>
          </w:p>
        </w:tc>
        <w:tc>
          <w:tcPr>
            <w:tcW w:w="1340" w:type="dxa"/>
            <w:noWrap/>
            <w:vAlign w:val="bottom"/>
            <w:hideMark/>
          </w:tcPr>
          <w:p w14:paraId="5E2DE359" w14:textId="2FCFCF2A" w:rsidR="00837758" w:rsidRPr="007A5D0F" w:rsidRDefault="00837758" w:rsidP="00837758">
            <w:pPr>
              <w:rPr>
                <w:rFonts w:cstheme="minorHAnsi"/>
              </w:rPr>
            </w:pPr>
            <w:r>
              <w:rPr>
                <w:rFonts w:ascii="Calibri" w:hAnsi="Calibri" w:cs="Calibri"/>
                <w:color w:val="000000"/>
                <w:sz w:val="22"/>
                <w:szCs w:val="22"/>
              </w:rPr>
              <w:t>0.011</w:t>
            </w:r>
          </w:p>
        </w:tc>
        <w:tc>
          <w:tcPr>
            <w:tcW w:w="1160" w:type="dxa"/>
            <w:noWrap/>
            <w:vAlign w:val="bottom"/>
            <w:hideMark/>
          </w:tcPr>
          <w:p w14:paraId="2177BC87" w14:textId="2C5D8CD6" w:rsidR="00837758" w:rsidRPr="007A5D0F" w:rsidRDefault="00837758" w:rsidP="00837758">
            <w:pPr>
              <w:rPr>
                <w:rFonts w:cstheme="minorHAnsi"/>
              </w:rPr>
            </w:pPr>
            <w:r>
              <w:rPr>
                <w:rFonts w:ascii="Calibri" w:hAnsi="Calibri" w:cs="Calibri"/>
                <w:color w:val="000000"/>
                <w:sz w:val="22"/>
                <w:szCs w:val="22"/>
              </w:rPr>
              <w:t>0.046</w:t>
            </w:r>
          </w:p>
        </w:tc>
        <w:tc>
          <w:tcPr>
            <w:tcW w:w="1340" w:type="dxa"/>
            <w:noWrap/>
            <w:vAlign w:val="bottom"/>
            <w:hideMark/>
          </w:tcPr>
          <w:p w14:paraId="09884FCD" w14:textId="7EE91383" w:rsidR="00837758" w:rsidRPr="007A5D0F" w:rsidRDefault="00837758" w:rsidP="00837758">
            <w:pPr>
              <w:rPr>
                <w:rFonts w:cstheme="minorHAnsi"/>
              </w:rPr>
            </w:pPr>
            <w:r>
              <w:rPr>
                <w:rFonts w:ascii="Calibri" w:hAnsi="Calibri" w:cs="Calibri"/>
                <w:color w:val="000000"/>
                <w:sz w:val="22"/>
                <w:szCs w:val="22"/>
              </w:rPr>
              <w:t>-0.079</w:t>
            </w:r>
          </w:p>
        </w:tc>
        <w:tc>
          <w:tcPr>
            <w:tcW w:w="1160" w:type="dxa"/>
            <w:noWrap/>
            <w:vAlign w:val="bottom"/>
            <w:hideMark/>
          </w:tcPr>
          <w:p w14:paraId="4D6A2D42" w14:textId="3459F541" w:rsidR="00837758" w:rsidRPr="007A5D0F" w:rsidRDefault="00837758" w:rsidP="00837758">
            <w:pPr>
              <w:rPr>
                <w:rFonts w:cstheme="minorHAnsi"/>
              </w:rPr>
            </w:pPr>
            <w:r>
              <w:rPr>
                <w:rFonts w:ascii="Calibri" w:hAnsi="Calibri" w:cs="Calibri"/>
                <w:color w:val="000000"/>
                <w:sz w:val="22"/>
                <w:szCs w:val="22"/>
              </w:rPr>
              <w:t>0.102</w:t>
            </w:r>
          </w:p>
        </w:tc>
      </w:tr>
      <w:tr w:rsidR="00837758" w:rsidRPr="007A5D0F" w14:paraId="5863B8A7" w14:textId="77777777" w:rsidTr="00F87AED">
        <w:trPr>
          <w:trHeight w:val="300"/>
        </w:trPr>
        <w:tc>
          <w:tcPr>
            <w:tcW w:w="2725" w:type="dxa"/>
            <w:noWrap/>
            <w:hideMark/>
          </w:tcPr>
          <w:p w14:paraId="13D641C9" w14:textId="77777777" w:rsidR="00837758" w:rsidRPr="007A5D0F" w:rsidRDefault="00837758" w:rsidP="00837758">
            <w:pPr>
              <w:rPr>
                <w:rFonts w:cstheme="minorHAnsi"/>
              </w:rPr>
            </w:pPr>
            <w:r w:rsidRPr="007A5D0F">
              <w:rPr>
                <w:rFonts w:cstheme="minorHAnsi"/>
              </w:rPr>
              <w:t>Education</w:t>
            </w:r>
          </w:p>
        </w:tc>
        <w:tc>
          <w:tcPr>
            <w:tcW w:w="1340" w:type="dxa"/>
            <w:noWrap/>
            <w:vAlign w:val="bottom"/>
            <w:hideMark/>
          </w:tcPr>
          <w:p w14:paraId="1DA68514" w14:textId="19B8A8EA" w:rsidR="00837758" w:rsidRPr="007A5D0F" w:rsidRDefault="00837758" w:rsidP="00837758">
            <w:pPr>
              <w:rPr>
                <w:rFonts w:cstheme="minorHAnsi"/>
              </w:rPr>
            </w:pPr>
            <w:r>
              <w:rPr>
                <w:rFonts w:ascii="Calibri" w:hAnsi="Calibri" w:cs="Calibri"/>
                <w:color w:val="000000"/>
                <w:sz w:val="22"/>
                <w:szCs w:val="22"/>
              </w:rPr>
              <w:t>-0.014</w:t>
            </w:r>
          </w:p>
        </w:tc>
        <w:tc>
          <w:tcPr>
            <w:tcW w:w="1160" w:type="dxa"/>
            <w:noWrap/>
            <w:vAlign w:val="bottom"/>
            <w:hideMark/>
          </w:tcPr>
          <w:p w14:paraId="184C0791" w14:textId="7181381C" w:rsidR="00837758" w:rsidRPr="007A5D0F" w:rsidRDefault="00837758" w:rsidP="00837758">
            <w:pPr>
              <w:rPr>
                <w:rFonts w:cstheme="minorHAnsi"/>
              </w:rPr>
            </w:pPr>
            <w:r>
              <w:rPr>
                <w:rFonts w:ascii="Calibri" w:hAnsi="Calibri" w:cs="Calibri"/>
                <w:color w:val="000000"/>
                <w:sz w:val="22"/>
                <w:szCs w:val="22"/>
              </w:rPr>
              <w:t>0.036</w:t>
            </w:r>
          </w:p>
        </w:tc>
        <w:tc>
          <w:tcPr>
            <w:tcW w:w="1340" w:type="dxa"/>
            <w:noWrap/>
            <w:vAlign w:val="bottom"/>
            <w:hideMark/>
          </w:tcPr>
          <w:p w14:paraId="37CAFB1A" w14:textId="4B9BCAB9" w:rsidR="00837758" w:rsidRPr="007A5D0F" w:rsidRDefault="00837758" w:rsidP="00837758">
            <w:pPr>
              <w:rPr>
                <w:rFonts w:cstheme="minorHAnsi"/>
              </w:rPr>
            </w:pPr>
            <w:r>
              <w:rPr>
                <w:rFonts w:ascii="Calibri" w:hAnsi="Calibri" w:cs="Calibri"/>
                <w:color w:val="000000"/>
                <w:sz w:val="22"/>
                <w:szCs w:val="22"/>
              </w:rPr>
              <w:t>-0.084</w:t>
            </w:r>
          </w:p>
        </w:tc>
        <w:tc>
          <w:tcPr>
            <w:tcW w:w="1160" w:type="dxa"/>
            <w:noWrap/>
            <w:vAlign w:val="bottom"/>
            <w:hideMark/>
          </w:tcPr>
          <w:p w14:paraId="010FDB7B" w14:textId="17B82C06" w:rsidR="00837758" w:rsidRPr="007A5D0F" w:rsidRDefault="00837758" w:rsidP="00837758">
            <w:pPr>
              <w:rPr>
                <w:rFonts w:cstheme="minorHAnsi"/>
              </w:rPr>
            </w:pPr>
            <w:r>
              <w:rPr>
                <w:rFonts w:ascii="Calibri" w:hAnsi="Calibri" w:cs="Calibri"/>
                <w:color w:val="000000"/>
                <w:sz w:val="22"/>
                <w:szCs w:val="22"/>
              </w:rPr>
              <w:t>0.056</w:t>
            </w:r>
          </w:p>
        </w:tc>
      </w:tr>
      <w:tr w:rsidR="00837758" w:rsidRPr="007A5D0F" w14:paraId="0E096C3B" w14:textId="77777777" w:rsidTr="00F87AED">
        <w:trPr>
          <w:trHeight w:val="300"/>
        </w:trPr>
        <w:tc>
          <w:tcPr>
            <w:tcW w:w="2725" w:type="dxa"/>
            <w:noWrap/>
            <w:hideMark/>
          </w:tcPr>
          <w:p w14:paraId="04AFB6A4" w14:textId="77777777" w:rsidR="00837758" w:rsidRPr="007A5D0F" w:rsidRDefault="00837758" w:rsidP="00837758">
            <w:pPr>
              <w:rPr>
                <w:rFonts w:cstheme="minorHAnsi"/>
              </w:rPr>
            </w:pPr>
            <w:r w:rsidRPr="007A5D0F">
              <w:rPr>
                <w:rFonts w:cstheme="minorHAnsi"/>
              </w:rPr>
              <w:t>General Psychology</w:t>
            </w:r>
          </w:p>
        </w:tc>
        <w:tc>
          <w:tcPr>
            <w:tcW w:w="1340" w:type="dxa"/>
            <w:noWrap/>
            <w:vAlign w:val="bottom"/>
            <w:hideMark/>
          </w:tcPr>
          <w:p w14:paraId="63FE5398" w14:textId="610572A4" w:rsidR="00837758" w:rsidRPr="007A5D0F" w:rsidRDefault="00837758" w:rsidP="00837758">
            <w:pPr>
              <w:rPr>
                <w:rFonts w:cstheme="minorHAnsi"/>
              </w:rPr>
            </w:pPr>
            <w:r>
              <w:rPr>
                <w:rFonts w:ascii="Calibri" w:hAnsi="Calibri" w:cs="Calibri"/>
                <w:color w:val="000000"/>
                <w:sz w:val="22"/>
                <w:szCs w:val="22"/>
              </w:rPr>
              <w:t>-0.012</w:t>
            </w:r>
          </w:p>
        </w:tc>
        <w:tc>
          <w:tcPr>
            <w:tcW w:w="1160" w:type="dxa"/>
            <w:noWrap/>
            <w:vAlign w:val="bottom"/>
            <w:hideMark/>
          </w:tcPr>
          <w:p w14:paraId="2ED9D9E4" w14:textId="47200C5C" w:rsidR="00837758" w:rsidRPr="007A5D0F" w:rsidRDefault="00837758" w:rsidP="00837758">
            <w:pPr>
              <w:rPr>
                <w:rFonts w:cstheme="minorHAnsi"/>
              </w:rPr>
            </w:pPr>
            <w:r>
              <w:rPr>
                <w:rFonts w:ascii="Calibri" w:hAnsi="Calibri" w:cs="Calibri"/>
                <w:color w:val="000000"/>
                <w:sz w:val="22"/>
                <w:szCs w:val="22"/>
              </w:rPr>
              <w:t>0.040</w:t>
            </w:r>
          </w:p>
        </w:tc>
        <w:tc>
          <w:tcPr>
            <w:tcW w:w="1340" w:type="dxa"/>
            <w:noWrap/>
            <w:vAlign w:val="bottom"/>
            <w:hideMark/>
          </w:tcPr>
          <w:p w14:paraId="7688DA57" w14:textId="5F0F4716" w:rsidR="00837758" w:rsidRPr="007A5D0F" w:rsidRDefault="00837758" w:rsidP="00837758">
            <w:pPr>
              <w:rPr>
                <w:rFonts w:cstheme="minorHAnsi"/>
              </w:rPr>
            </w:pPr>
            <w:r>
              <w:rPr>
                <w:rFonts w:ascii="Calibri" w:hAnsi="Calibri" w:cs="Calibri"/>
                <w:color w:val="000000"/>
                <w:sz w:val="22"/>
                <w:szCs w:val="22"/>
              </w:rPr>
              <w:t>-0.091</w:t>
            </w:r>
          </w:p>
        </w:tc>
        <w:tc>
          <w:tcPr>
            <w:tcW w:w="1160" w:type="dxa"/>
            <w:noWrap/>
            <w:vAlign w:val="bottom"/>
            <w:hideMark/>
          </w:tcPr>
          <w:p w14:paraId="7B2D25A0" w14:textId="399B856C" w:rsidR="00837758" w:rsidRPr="007A5D0F" w:rsidRDefault="00837758" w:rsidP="00837758">
            <w:pPr>
              <w:rPr>
                <w:rFonts w:cstheme="minorHAnsi"/>
              </w:rPr>
            </w:pPr>
            <w:r>
              <w:rPr>
                <w:rFonts w:ascii="Calibri" w:hAnsi="Calibri" w:cs="Calibri"/>
                <w:color w:val="000000"/>
                <w:sz w:val="22"/>
                <w:szCs w:val="22"/>
              </w:rPr>
              <w:t>0.067</w:t>
            </w:r>
          </w:p>
        </w:tc>
      </w:tr>
      <w:tr w:rsidR="00837758" w:rsidRPr="007A5D0F" w14:paraId="71F60835" w14:textId="77777777" w:rsidTr="00F87AED">
        <w:trPr>
          <w:trHeight w:val="300"/>
        </w:trPr>
        <w:tc>
          <w:tcPr>
            <w:tcW w:w="2725" w:type="dxa"/>
            <w:noWrap/>
            <w:hideMark/>
          </w:tcPr>
          <w:p w14:paraId="1A89C5B7" w14:textId="77777777" w:rsidR="00837758" w:rsidRPr="007A5D0F" w:rsidRDefault="00837758" w:rsidP="00837758">
            <w:pPr>
              <w:rPr>
                <w:rFonts w:cstheme="minorHAnsi"/>
              </w:rPr>
            </w:pPr>
            <w:r w:rsidRPr="007A5D0F">
              <w:rPr>
                <w:rFonts w:cstheme="minorHAnsi"/>
              </w:rPr>
              <w:t>Management / IO Psychology</w:t>
            </w:r>
          </w:p>
        </w:tc>
        <w:tc>
          <w:tcPr>
            <w:tcW w:w="1340" w:type="dxa"/>
            <w:noWrap/>
            <w:vAlign w:val="bottom"/>
            <w:hideMark/>
          </w:tcPr>
          <w:p w14:paraId="3272AC63" w14:textId="093BD3BA" w:rsidR="00837758" w:rsidRPr="007A5D0F" w:rsidRDefault="00837758" w:rsidP="00837758">
            <w:pPr>
              <w:rPr>
                <w:rFonts w:cstheme="minorHAnsi"/>
              </w:rPr>
            </w:pPr>
            <w:r>
              <w:rPr>
                <w:rFonts w:ascii="Calibri" w:hAnsi="Calibri" w:cs="Calibri"/>
                <w:color w:val="000000"/>
                <w:sz w:val="22"/>
                <w:szCs w:val="22"/>
              </w:rPr>
              <w:t>0.079</w:t>
            </w:r>
          </w:p>
        </w:tc>
        <w:tc>
          <w:tcPr>
            <w:tcW w:w="1160" w:type="dxa"/>
            <w:noWrap/>
            <w:vAlign w:val="bottom"/>
            <w:hideMark/>
          </w:tcPr>
          <w:p w14:paraId="744C2090" w14:textId="579CC1AD" w:rsidR="00837758" w:rsidRPr="007A5D0F" w:rsidRDefault="00837758" w:rsidP="00837758">
            <w:pPr>
              <w:rPr>
                <w:rFonts w:cstheme="minorHAnsi"/>
              </w:rPr>
            </w:pPr>
            <w:r>
              <w:rPr>
                <w:rFonts w:ascii="Calibri" w:hAnsi="Calibri" w:cs="Calibri"/>
                <w:color w:val="000000"/>
                <w:sz w:val="22"/>
                <w:szCs w:val="22"/>
              </w:rPr>
              <w:t>0.039</w:t>
            </w:r>
          </w:p>
        </w:tc>
        <w:tc>
          <w:tcPr>
            <w:tcW w:w="1340" w:type="dxa"/>
            <w:noWrap/>
            <w:vAlign w:val="bottom"/>
            <w:hideMark/>
          </w:tcPr>
          <w:p w14:paraId="278A22E9" w14:textId="3D908458" w:rsidR="00837758" w:rsidRPr="007A5D0F" w:rsidRDefault="00837758" w:rsidP="00837758">
            <w:pPr>
              <w:rPr>
                <w:rFonts w:cstheme="minorHAnsi"/>
              </w:rPr>
            </w:pPr>
            <w:r>
              <w:rPr>
                <w:rFonts w:ascii="Calibri" w:hAnsi="Calibri" w:cs="Calibri"/>
                <w:color w:val="000000"/>
                <w:sz w:val="22"/>
                <w:szCs w:val="22"/>
              </w:rPr>
              <w:t>0.002</w:t>
            </w:r>
          </w:p>
        </w:tc>
        <w:tc>
          <w:tcPr>
            <w:tcW w:w="1160" w:type="dxa"/>
            <w:noWrap/>
            <w:vAlign w:val="bottom"/>
            <w:hideMark/>
          </w:tcPr>
          <w:p w14:paraId="7969FC03" w14:textId="51AF84BA" w:rsidR="00837758" w:rsidRPr="007A5D0F" w:rsidRDefault="00837758" w:rsidP="00837758">
            <w:pPr>
              <w:rPr>
                <w:rFonts w:cstheme="minorHAnsi"/>
              </w:rPr>
            </w:pPr>
            <w:r>
              <w:rPr>
                <w:rFonts w:ascii="Calibri" w:hAnsi="Calibri" w:cs="Calibri"/>
                <w:color w:val="000000"/>
                <w:sz w:val="22"/>
                <w:szCs w:val="22"/>
              </w:rPr>
              <w:t>0.157</w:t>
            </w:r>
          </w:p>
        </w:tc>
      </w:tr>
      <w:tr w:rsidR="00837758" w:rsidRPr="007A5D0F" w14:paraId="604F9621" w14:textId="77777777" w:rsidTr="00F87AED">
        <w:trPr>
          <w:trHeight w:val="300"/>
        </w:trPr>
        <w:tc>
          <w:tcPr>
            <w:tcW w:w="2725" w:type="dxa"/>
            <w:noWrap/>
            <w:hideMark/>
          </w:tcPr>
          <w:p w14:paraId="06A5C2AF" w14:textId="77777777" w:rsidR="00837758" w:rsidRPr="007A5D0F" w:rsidRDefault="00837758" w:rsidP="00837758">
            <w:pPr>
              <w:rPr>
                <w:rFonts w:cstheme="minorHAnsi"/>
              </w:rPr>
            </w:pPr>
            <w:r w:rsidRPr="007A5D0F">
              <w:rPr>
                <w:rFonts w:cstheme="minorHAnsi"/>
              </w:rPr>
              <w:t>Neuropsychology</w:t>
            </w:r>
          </w:p>
        </w:tc>
        <w:tc>
          <w:tcPr>
            <w:tcW w:w="1340" w:type="dxa"/>
            <w:noWrap/>
            <w:vAlign w:val="bottom"/>
            <w:hideMark/>
          </w:tcPr>
          <w:p w14:paraId="202A5691" w14:textId="3B1B7EBA" w:rsidR="00837758" w:rsidRPr="007A5D0F" w:rsidRDefault="00837758" w:rsidP="00837758">
            <w:pPr>
              <w:rPr>
                <w:rFonts w:cstheme="minorHAnsi"/>
              </w:rPr>
            </w:pPr>
            <w:r>
              <w:rPr>
                <w:rFonts w:ascii="Calibri" w:hAnsi="Calibri" w:cs="Calibri"/>
                <w:color w:val="000000"/>
                <w:sz w:val="22"/>
                <w:szCs w:val="22"/>
              </w:rPr>
              <w:t>-0.027</w:t>
            </w:r>
          </w:p>
        </w:tc>
        <w:tc>
          <w:tcPr>
            <w:tcW w:w="1160" w:type="dxa"/>
            <w:noWrap/>
            <w:vAlign w:val="bottom"/>
            <w:hideMark/>
          </w:tcPr>
          <w:p w14:paraId="1347CBD9" w14:textId="392DC582" w:rsidR="00837758" w:rsidRPr="007A5D0F" w:rsidRDefault="00837758" w:rsidP="00837758">
            <w:pPr>
              <w:rPr>
                <w:rFonts w:cstheme="minorHAnsi"/>
              </w:rPr>
            </w:pPr>
            <w:r>
              <w:rPr>
                <w:rFonts w:ascii="Calibri" w:hAnsi="Calibri" w:cs="Calibri"/>
                <w:color w:val="000000"/>
                <w:sz w:val="22"/>
                <w:szCs w:val="22"/>
              </w:rPr>
              <w:t>0.049</w:t>
            </w:r>
          </w:p>
        </w:tc>
        <w:tc>
          <w:tcPr>
            <w:tcW w:w="1340" w:type="dxa"/>
            <w:noWrap/>
            <w:vAlign w:val="bottom"/>
            <w:hideMark/>
          </w:tcPr>
          <w:p w14:paraId="44640F23" w14:textId="6DCFA035" w:rsidR="00837758" w:rsidRPr="007A5D0F" w:rsidRDefault="00837758" w:rsidP="00837758">
            <w:pPr>
              <w:rPr>
                <w:rFonts w:cstheme="minorHAnsi"/>
              </w:rPr>
            </w:pPr>
            <w:r>
              <w:rPr>
                <w:rFonts w:ascii="Calibri" w:hAnsi="Calibri" w:cs="Calibri"/>
                <w:color w:val="000000"/>
                <w:sz w:val="22"/>
                <w:szCs w:val="22"/>
              </w:rPr>
              <w:t>-0.123</w:t>
            </w:r>
          </w:p>
        </w:tc>
        <w:tc>
          <w:tcPr>
            <w:tcW w:w="1160" w:type="dxa"/>
            <w:noWrap/>
            <w:vAlign w:val="bottom"/>
            <w:hideMark/>
          </w:tcPr>
          <w:p w14:paraId="4DA57A3F" w14:textId="6ABC3441" w:rsidR="00837758" w:rsidRPr="007A5D0F" w:rsidRDefault="00837758" w:rsidP="00837758">
            <w:pPr>
              <w:rPr>
                <w:rFonts w:cstheme="minorHAnsi"/>
              </w:rPr>
            </w:pPr>
            <w:r>
              <w:rPr>
                <w:rFonts w:ascii="Calibri" w:hAnsi="Calibri" w:cs="Calibri"/>
                <w:color w:val="000000"/>
                <w:sz w:val="22"/>
                <w:szCs w:val="22"/>
              </w:rPr>
              <w:t>0.069</w:t>
            </w:r>
          </w:p>
        </w:tc>
      </w:tr>
      <w:tr w:rsidR="00837758" w:rsidRPr="007A5D0F" w14:paraId="187068D2" w14:textId="77777777" w:rsidTr="00F87AED">
        <w:trPr>
          <w:trHeight w:val="300"/>
        </w:trPr>
        <w:tc>
          <w:tcPr>
            <w:tcW w:w="2725" w:type="dxa"/>
            <w:noWrap/>
            <w:hideMark/>
          </w:tcPr>
          <w:p w14:paraId="683F689F" w14:textId="77777777" w:rsidR="00837758" w:rsidRPr="007A5D0F" w:rsidRDefault="00837758" w:rsidP="00837758">
            <w:pPr>
              <w:rPr>
                <w:rFonts w:cstheme="minorHAnsi"/>
              </w:rPr>
            </w:pPr>
            <w:r w:rsidRPr="007A5D0F">
              <w:rPr>
                <w:rFonts w:cstheme="minorHAnsi"/>
              </w:rPr>
              <w:t>Sport and exercise psychology</w:t>
            </w:r>
          </w:p>
        </w:tc>
        <w:tc>
          <w:tcPr>
            <w:tcW w:w="1340" w:type="dxa"/>
            <w:noWrap/>
            <w:vAlign w:val="bottom"/>
            <w:hideMark/>
          </w:tcPr>
          <w:p w14:paraId="639D8688" w14:textId="5C135E36" w:rsidR="00837758" w:rsidRPr="007A5D0F" w:rsidRDefault="00837758" w:rsidP="00837758">
            <w:pPr>
              <w:rPr>
                <w:rFonts w:cstheme="minorHAnsi"/>
              </w:rPr>
            </w:pPr>
            <w:r>
              <w:rPr>
                <w:rFonts w:ascii="Calibri" w:hAnsi="Calibri" w:cs="Calibri"/>
                <w:color w:val="000000"/>
                <w:sz w:val="22"/>
                <w:szCs w:val="22"/>
              </w:rPr>
              <w:t>-0.017</w:t>
            </w:r>
          </w:p>
        </w:tc>
        <w:tc>
          <w:tcPr>
            <w:tcW w:w="1160" w:type="dxa"/>
            <w:noWrap/>
            <w:vAlign w:val="bottom"/>
            <w:hideMark/>
          </w:tcPr>
          <w:p w14:paraId="2D3F0964" w14:textId="4A7BEE40" w:rsidR="00837758" w:rsidRPr="007A5D0F" w:rsidRDefault="00837758" w:rsidP="00837758">
            <w:pPr>
              <w:rPr>
                <w:rFonts w:cstheme="minorHAnsi"/>
              </w:rPr>
            </w:pPr>
            <w:r>
              <w:rPr>
                <w:rFonts w:ascii="Calibri" w:hAnsi="Calibri" w:cs="Calibri"/>
                <w:color w:val="000000"/>
                <w:sz w:val="22"/>
                <w:szCs w:val="22"/>
              </w:rPr>
              <w:t>0.046</w:t>
            </w:r>
          </w:p>
        </w:tc>
        <w:tc>
          <w:tcPr>
            <w:tcW w:w="1340" w:type="dxa"/>
            <w:noWrap/>
            <w:vAlign w:val="bottom"/>
            <w:hideMark/>
          </w:tcPr>
          <w:p w14:paraId="66581013" w14:textId="510745CA" w:rsidR="00837758" w:rsidRPr="007A5D0F" w:rsidRDefault="00837758" w:rsidP="00837758">
            <w:pPr>
              <w:rPr>
                <w:rFonts w:cstheme="minorHAnsi"/>
              </w:rPr>
            </w:pPr>
            <w:r>
              <w:rPr>
                <w:rFonts w:ascii="Calibri" w:hAnsi="Calibri" w:cs="Calibri"/>
                <w:color w:val="000000"/>
                <w:sz w:val="22"/>
                <w:szCs w:val="22"/>
              </w:rPr>
              <w:t>-0.106</w:t>
            </w:r>
          </w:p>
        </w:tc>
        <w:tc>
          <w:tcPr>
            <w:tcW w:w="1160" w:type="dxa"/>
            <w:noWrap/>
            <w:vAlign w:val="bottom"/>
            <w:hideMark/>
          </w:tcPr>
          <w:p w14:paraId="5B6DA56F" w14:textId="5764935D" w:rsidR="00837758" w:rsidRPr="007A5D0F" w:rsidRDefault="00837758" w:rsidP="00837758">
            <w:pPr>
              <w:rPr>
                <w:rFonts w:cstheme="minorHAnsi"/>
              </w:rPr>
            </w:pPr>
            <w:r>
              <w:rPr>
                <w:rFonts w:ascii="Calibri" w:hAnsi="Calibri" w:cs="Calibri"/>
                <w:color w:val="000000"/>
                <w:sz w:val="22"/>
                <w:szCs w:val="22"/>
              </w:rPr>
              <w:t>0.073</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F87AED">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bottom w:val="nil"/>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9040BB">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nil"/>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nil"/>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837758" w:rsidRPr="007A5D0F" w14:paraId="0C9B28E5" w14:textId="77777777" w:rsidTr="009040BB">
        <w:trPr>
          <w:trHeight w:val="300"/>
        </w:trPr>
        <w:tc>
          <w:tcPr>
            <w:tcW w:w="2725" w:type="dxa"/>
            <w:tcBorders>
              <w:top w:val="single" w:sz="4" w:space="0" w:color="auto"/>
            </w:tcBorders>
            <w:noWrap/>
            <w:vAlign w:val="center"/>
            <w:hideMark/>
          </w:tcPr>
          <w:p w14:paraId="719EDAE3" w14:textId="7D8EB45D" w:rsidR="00837758" w:rsidRPr="007A5D0F" w:rsidRDefault="00837758" w:rsidP="00837758">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vAlign w:val="bottom"/>
            <w:hideMark/>
          </w:tcPr>
          <w:p w14:paraId="76401DCA" w14:textId="4DAC7CD0" w:rsidR="00837758" w:rsidRPr="007A5D0F" w:rsidRDefault="00837758" w:rsidP="00837758">
            <w:pPr>
              <w:rPr>
                <w:rFonts w:cstheme="minorHAnsi"/>
              </w:rPr>
            </w:pPr>
            <w:r>
              <w:rPr>
                <w:rFonts w:ascii="Calibri" w:hAnsi="Calibri" w:cs="Calibri"/>
                <w:color w:val="000000"/>
                <w:sz w:val="22"/>
                <w:szCs w:val="22"/>
              </w:rPr>
              <w:t>0.044</w:t>
            </w:r>
          </w:p>
        </w:tc>
        <w:tc>
          <w:tcPr>
            <w:tcW w:w="1160" w:type="dxa"/>
            <w:tcBorders>
              <w:top w:val="single" w:sz="4" w:space="0" w:color="auto"/>
            </w:tcBorders>
            <w:noWrap/>
            <w:vAlign w:val="bottom"/>
            <w:hideMark/>
          </w:tcPr>
          <w:p w14:paraId="14C3BACF" w14:textId="5D18F3D6" w:rsidR="00837758" w:rsidRPr="007A5D0F" w:rsidRDefault="00837758" w:rsidP="00837758">
            <w:pPr>
              <w:rPr>
                <w:rFonts w:cstheme="minorHAnsi"/>
              </w:rPr>
            </w:pPr>
            <w:r>
              <w:rPr>
                <w:rFonts w:ascii="Calibri" w:hAnsi="Calibri" w:cs="Calibri"/>
                <w:color w:val="000000"/>
                <w:sz w:val="22"/>
                <w:szCs w:val="22"/>
              </w:rPr>
              <w:t>0.064</w:t>
            </w:r>
          </w:p>
        </w:tc>
        <w:tc>
          <w:tcPr>
            <w:tcW w:w="1340" w:type="dxa"/>
            <w:tcBorders>
              <w:top w:val="single" w:sz="4" w:space="0" w:color="auto"/>
            </w:tcBorders>
            <w:noWrap/>
            <w:vAlign w:val="bottom"/>
            <w:hideMark/>
          </w:tcPr>
          <w:p w14:paraId="33E24462" w14:textId="776283A4" w:rsidR="00837758" w:rsidRPr="007A5D0F" w:rsidRDefault="00837758" w:rsidP="00837758">
            <w:pPr>
              <w:rPr>
                <w:rFonts w:cstheme="minorHAnsi"/>
              </w:rPr>
            </w:pPr>
            <w:r>
              <w:rPr>
                <w:rFonts w:ascii="Calibri" w:hAnsi="Calibri" w:cs="Calibri"/>
                <w:color w:val="000000"/>
                <w:sz w:val="22"/>
                <w:szCs w:val="22"/>
              </w:rPr>
              <w:t>-0.081</w:t>
            </w:r>
          </w:p>
        </w:tc>
        <w:tc>
          <w:tcPr>
            <w:tcW w:w="1160" w:type="dxa"/>
            <w:tcBorders>
              <w:top w:val="single" w:sz="4" w:space="0" w:color="auto"/>
            </w:tcBorders>
            <w:noWrap/>
            <w:vAlign w:val="bottom"/>
            <w:hideMark/>
          </w:tcPr>
          <w:p w14:paraId="0A662B63" w14:textId="3F1213A5" w:rsidR="00837758" w:rsidRPr="007A5D0F" w:rsidRDefault="00837758" w:rsidP="00837758">
            <w:pPr>
              <w:rPr>
                <w:rFonts w:cstheme="minorHAnsi"/>
              </w:rPr>
            </w:pPr>
            <w:r>
              <w:rPr>
                <w:rFonts w:ascii="Calibri" w:hAnsi="Calibri" w:cs="Calibri"/>
                <w:color w:val="000000"/>
                <w:sz w:val="22"/>
                <w:szCs w:val="22"/>
              </w:rPr>
              <w:t>0.168</w:t>
            </w:r>
          </w:p>
        </w:tc>
      </w:tr>
      <w:tr w:rsidR="00837758" w:rsidRPr="007A5D0F" w14:paraId="69076335" w14:textId="77777777" w:rsidTr="009040BB">
        <w:trPr>
          <w:trHeight w:val="300"/>
        </w:trPr>
        <w:tc>
          <w:tcPr>
            <w:tcW w:w="2725" w:type="dxa"/>
            <w:noWrap/>
            <w:vAlign w:val="center"/>
            <w:hideMark/>
          </w:tcPr>
          <w:p w14:paraId="377C87F3" w14:textId="7B2AA5BE" w:rsidR="00837758" w:rsidRPr="007A5D0F" w:rsidRDefault="00837758" w:rsidP="00837758">
            <w:pPr>
              <w:rPr>
                <w:rFonts w:cstheme="minorHAnsi"/>
              </w:rPr>
            </w:pPr>
            <w:r>
              <w:rPr>
                <w:rFonts w:ascii="Calibri" w:hAnsi="Calibri" w:cs="Calibri"/>
                <w:color w:val="000000"/>
                <w:sz w:val="22"/>
                <w:szCs w:val="22"/>
              </w:rPr>
              <w:t>Communication</w:t>
            </w:r>
          </w:p>
        </w:tc>
        <w:tc>
          <w:tcPr>
            <w:tcW w:w="1340" w:type="dxa"/>
            <w:noWrap/>
            <w:vAlign w:val="bottom"/>
            <w:hideMark/>
          </w:tcPr>
          <w:p w14:paraId="3F7835F1" w14:textId="16EC300C" w:rsidR="00837758" w:rsidRPr="007A5D0F" w:rsidRDefault="00837758" w:rsidP="00837758">
            <w:pPr>
              <w:rPr>
                <w:rFonts w:cstheme="minorHAnsi"/>
              </w:rPr>
            </w:pPr>
            <w:r>
              <w:rPr>
                <w:rFonts w:ascii="Calibri" w:hAnsi="Calibri" w:cs="Calibri"/>
                <w:color w:val="000000"/>
                <w:sz w:val="22"/>
                <w:szCs w:val="22"/>
              </w:rPr>
              <w:t>0.038</w:t>
            </w:r>
          </w:p>
        </w:tc>
        <w:tc>
          <w:tcPr>
            <w:tcW w:w="1160" w:type="dxa"/>
            <w:noWrap/>
            <w:vAlign w:val="bottom"/>
            <w:hideMark/>
          </w:tcPr>
          <w:p w14:paraId="01BA2F07" w14:textId="43EDA4C5" w:rsidR="00837758" w:rsidRPr="007A5D0F" w:rsidRDefault="00837758" w:rsidP="00837758">
            <w:pPr>
              <w:rPr>
                <w:rFonts w:cstheme="minorHAnsi"/>
              </w:rPr>
            </w:pPr>
            <w:r>
              <w:rPr>
                <w:rFonts w:ascii="Calibri" w:hAnsi="Calibri" w:cs="Calibri"/>
                <w:color w:val="000000"/>
                <w:sz w:val="22"/>
                <w:szCs w:val="22"/>
              </w:rPr>
              <w:t>0.078</w:t>
            </w:r>
          </w:p>
        </w:tc>
        <w:tc>
          <w:tcPr>
            <w:tcW w:w="1340" w:type="dxa"/>
            <w:noWrap/>
            <w:vAlign w:val="bottom"/>
            <w:hideMark/>
          </w:tcPr>
          <w:p w14:paraId="5EAAD62A" w14:textId="66C63424" w:rsidR="00837758" w:rsidRPr="007A5D0F" w:rsidRDefault="00837758" w:rsidP="00837758">
            <w:pPr>
              <w:rPr>
                <w:rFonts w:cstheme="minorHAnsi"/>
              </w:rPr>
            </w:pPr>
            <w:r>
              <w:rPr>
                <w:rFonts w:ascii="Calibri" w:hAnsi="Calibri" w:cs="Calibri"/>
                <w:color w:val="000000"/>
                <w:sz w:val="22"/>
                <w:szCs w:val="22"/>
              </w:rPr>
              <w:t>-0.115</w:t>
            </w:r>
          </w:p>
        </w:tc>
        <w:tc>
          <w:tcPr>
            <w:tcW w:w="1160" w:type="dxa"/>
            <w:noWrap/>
            <w:vAlign w:val="bottom"/>
            <w:hideMark/>
          </w:tcPr>
          <w:p w14:paraId="5AE6F30F" w14:textId="7C2373B5" w:rsidR="00837758" w:rsidRPr="007A5D0F" w:rsidRDefault="00837758" w:rsidP="00837758">
            <w:pPr>
              <w:rPr>
                <w:rFonts w:cstheme="minorHAnsi"/>
              </w:rPr>
            </w:pPr>
            <w:r>
              <w:rPr>
                <w:rFonts w:ascii="Calibri" w:hAnsi="Calibri" w:cs="Calibri"/>
                <w:color w:val="000000"/>
                <w:sz w:val="22"/>
                <w:szCs w:val="22"/>
              </w:rPr>
              <w:t>0.192</w:t>
            </w:r>
          </w:p>
        </w:tc>
      </w:tr>
      <w:tr w:rsidR="00837758" w:rsidRPr="007A5D0F" w14:paraId="2A689550" w14:textId="77777777" w:rsidTr="009040BB">
        <w:trPr>
          <w:trHeight w:val="300"/>
        </w:trPr>
        <w:tc>
          <w:tcPr>
            <w:tcW w:w="2725" w:type="dxa"/>
            <w:noWrap/>
            <w:vAlign w:val="center"/>
            <w:hideMark/>
          </w:tcPr>
          <w:p w14:paraId="5B75E382" w14:textId="45C9F7EE" w:rsidR="00837758" w:rsidRPr="007A5D0F" w:rsidRDefault="00837758" w:rsidP="00837758">
            <w:pPr>
              <w:rPr>
                <w:rFonts w:cstheme="minorHAnsi"/>
              </w:rPr>
            </w:pPr>
            <w:r>
              <w:rPr>
                <w:rFonts w:ascii="Calibri" w:hAnsi="Calibri" w:cs="Calibri"/>
                <w:color w:val="000000"/>
                <w:sz w:val="22"/>
                <w:szCs w:val="22"/>
              </w:rPr>
              <w:t>Education</w:t>
            </w:r>
          </w:p>
        </w:tc>
        <w:tc>
          <w:tcPr>
            <w:tcW w:w="1340" w:type="dxa"/>
            <w:noWrap/>
            <w:vAlign w:val="bottom"/>
            <w:hideMark/>
          </w:tcPr>
          <w:p w14:paraId="54A5EAB6" w14:textId="5C382C7A" w:rsidR="00837758" w:rsidRPr="007A5D0F" w:rsidRDefault="00837758" w:rsidP="00837758">
            <w:pPr>
              <w:rPr>
                <w:rFonts w:cstheme="minorHAnsi"/>
              </w:rPr>
            </w:pPr>
            <w:r>
              <w:rPr>
                <w:rFonts w:ascii="Calibri" w:hAnsi="Calibri" w:cs="Calibri"/>
                <w:color w:val="000000"/>
                <w:sz w:val="22"/>
                <w:szCs w:val="22"/>
              </w:rPr>
              <w:t>0.038</w:t>
            </w:r>
          </w:p>
        </w:tc>
        <w:tc>
          <w:tcPr>
            <w:tcW w:w="1160" w:type="dxa"/>
            <w:noWrap/>
            <w:vAlign w:val="bottom"/>
            <w:hideMark/>
          </w:tcPr>
          <w:p w14:paraId="7C2A24F3" w14:textId="4A46CE15" w:rsidR="00837758" w:rsidRPr="007A5D0F" w:rsidRDefault="00837758" w:rsidP="00837758">
            <w:pPr>
              <w:rPr>
                <w:rFonts w:cstheme="minorHAnsi"/>
              </w:rPr>
            </w:pPr>
            <w:r>
              <w:rPr>
                <w:rFonts w:ascii="Calibri" w:hAnsi="Calibri" w:cs="Calibri"/>
                <w:color w:val="000000"/>
                <w:sz w:val="22"/>
                <w:szCs w:val="22"/>
              </w:rPr>
              <w:t>0.065</w:t>
            </w:r>
          </w:p>
        </w:tc>
        <w:tc>
          <w:tcPr>
            <w:tcW w:w="1340" w:type="dxa"/>
            <w:noWrap/>
            <w:vAlign w:val="bottom"/>
            <w:hideMark/>
          </w:tcPr>
          <w:p w14:paraId="77D88080" w14:textId="193CB0DB" w:rsidR="00837758" w:rsidRPr="007A5D0F" w:rsidRDefault="00837758" w:rsidP="00837758">
            <w:pPr>
              <w:rPr>
                <w:rFonts w:cstheme="minorHAnsi"/>
              </w:rPr>
            </w:pPr>
            <w:r>
              <w:rPr>
                <w:rFonts w:ascii="Calibri" w:hAnsi="Calibri" w:cs="Calibri"/>
                <w:color w:val="000000"/>
                <w:sz w:val="22"/>
                <w:szCs w:val="22"/>
              </w:rPr>
              <w:t>-0.089</w:t>
            </w:r>
          </w:p>
        </w:tc>
        <w:tc>
          <w:tcPr>
            <w:tcW w:w="1160" w:type="dxa"/>
            <w:noWrap/>
            <w:vAlign w:val="bottom"/>
            <w:hideMark/>
          </w:tcPr>
          <w:p w14:paraId="47C6A303" w14:textId="2BB4E2E4" w:rsidR="00837758" w:rsidRPr="007A5D0F" w:rsidRDefault="00837758" w:rsidP="00837758">
            <w:pPr>
              <w:rPr>
                <w:rFonts w:cstheme="minorHAnsi"/>
              </w:rPr>
            </w:pPr>
            <w:r>
              <w:rPr>
                <w:rFonts w:ascii="Calibri" w:hAnsi="Calibri" w:cs="Calibri"/>
                <w:color w:val="000000"/>
                <w:sz w:val="22"/>
                <w:szCs w:val="22"/>
              </w:rPr>
              <w:t>0.164</w:t>
            </w:r>
          </w:p>
        </w:tc>
      </w:tr>
      <w:tr w:rsidR="00837758" w:rsidRPr="007A5D0F" w14:paraId="78AD6E52" w14:textId="77777777" w:rsidTr="009040BB">
        <w:trPr>
          <w:trHeight w:val="300"/>
        </w:trPr>
        <w:tc>
          <w:tcPr>
            <w:tcW w:w="2725" w:type="dxa"/>
            <w:noWrap/>
            <w:vAlign w:val="center"/>
            <w:hideMark/>
          </w:tcPr>
          <w:p w14:paraId="0934F522" w14:textId="04B4F81E" w:rsidR="00837758" w:rsidRPr="007A5D0F" w:rsidRDefault="00837758" w:rsidP="00837758">
            <w:pPr>
              <w:rPr>
                <w:rFonts w:cstheme="minorHAnsi"/>
              </w:rPr>
            </w:pPr>
            <w:r>
              <w:rPr>
                <w:rFonts w:ascii="Calibri" w:hAnsi="Calibri" w:cs="Calibri"/>
                <w:color w:val="000000"/>
                <w:sz w:val="22"/>
                <w:szCs w:val="22"/>
              </w:rPr>
              <w:t>General Psychology</w:t>
            </w:r>
          </w:p>
        </w:tc>
        <w:tc>
          <w:tcPr>
            <w:tcW w:w="1340" w:type="dxa"/>
            <w:noWrap/>
            <w:vAlign w:val="bottom"/>
            <w:hideMark/>
          </w:tcPr>
          <w:p w14:paraId="4FACCF60" w14:textId="6CA47AF8" w:rsidR="00837758" w:rsidRPr="007A5D0F" w:rsidRDefault="00837758" w:rsidP="00837758">
            <w:pPr>
              <w:rPr>
                <w:rFonts w:cstheme="minorHAnsi"/>
              </w:rPr>
            </w:pPr>
            <w:r>
              <w:rPr>
                <w:rFonts w:ascii="Calibri" w:hAnsi="Calibri" w:cs="Calibri"/>
                <w:color w:val="000000"/>
                <w:sz w:val="22"/>
                <w:szCs w:val="22"/>
              </w:rPr>
              <w:t>0.028</w:t>
            </w:r>
          </w:p>
        </w:tc>
        <w:tc>
          <w:tcPr>
            <w:tcW w:w="1160" w:type="dxa"/>
            <w:noWrap/>
            <w:vAlign w:val="bottom"/>
            <w:hideMark/>
          </w:tcPr>
          <w:p w14:paraId="339C6E4B" w14:textId="2B3435DD" w:rsidR="00837758" w:rsidRPr="007A5D0F" w:rsidRDefault="00837758" w:rsidP="00837758">
            <w:pPr>
              <w:rPr>
                <w:rFonts w:cstheme="minorHAnsi"/>
              </w:rPr>
            </w:pPr>
            <w:r>
              <w:rPr>
                <w:rFonts w:ascii="Calibri" w:hAnsi="Calibri" w:cs="Calibri"/>
                <w:color w:val="000000"/>
                <w:sz w:val="22"/>
                <w:szCs w:val="22"/>
              </w:rPr>
              <w:t>0.068</w:t>
            </w:r>
          </w:p>
        </w:tc>
        <w:tc>
          <w:tcPr>
            <w:tcW w:w="1340" w:type="dxa"/>
            <w:noWrap/>
            <w:vAlign w:val="bottom"/>
            <w:hideMark/>
          </w:tcPr>
          <w:p w14:paraId="133FF39D" w14:textId="4E772086" w:rsidR="00837758" w:rsidRPr="007A5D0F" w:rsidRDefault="00837758" w:rsidP="00837758">
            <w:pPr>
              <w:rPr>
                <w:rFonts w:cstheme="minorHAnsi"/>
              </w:rPr>
            </w:pPr>
            <w:r>
              <w:rPr>
                <w:rFonts w:ascii="Calibri" w:hAnsi="Calibri" w:cs="Calibri"/>
                <w:color w:val="000000"/>
                <w:sz w:val="22"/>
                <w:szCs w:val="22"/>
              </w:rPr>
              <w:t>-0.105</w:t>
            </w:r>
          </w:p>
        </w:tc>
        <w:tc>
          <w:tcPr>
            <w:tcW w:w="1160" w:type="dxa"/>
            <w:noWrap/>
            <w:vAlign w:val="bottom"/>
            <w:hideMark/>
          </w:tcPr>
          <w:p w14:paraId="177182A3" w14:textId="4673E2EC" w:rsidR="00837758" w:rsidRPr="007A5D0F" w:rsidRDefault="00837758" w:rsidP="00837758">
            <w:pPr>
              <w:rPr>
                <w:rFonts w:cstheme="minorHAnsi"/>
              </w:rPr>
            </w:pPr>
            <w:r>
              <w:rPr>
                <w:rFonts w:ascii="Calibri" w:hAnsi="Calibri" w:cs="Calibri"/>
                <w:color w:val="000000"/>
                <w:sz w:val="22"/>
                <w:szCs w:val="22"/>
              </w:rPr>
              <w:t>0.162</w:t>
            </w:r>
          </w:p>
        </w:tc>
      </w:tr>
      <w:tr w:rsidR="00837758" w:rsidRPr="007A5D0F" w14:paraId="6FA25BFF" w14:textId="77777777" w:rsidTr="009040BB">
        <w:trPr>
          <w:trHeight w:val="300"/>
        </w:trPr>
        <w:tc>
          <w:tcPr>
            <w:tcW w:w="2725" w:type="dxa"/>
            <w:noWrap/>
            <w:vAlign w:val="center"/>
            <w:hideMark/>
          </w:tcPr>
          <w:p w14:paraId="306E2817" w14:textId="487EF8B7" w:rsidR="00837758" w:rsidRPr="007A5D0F" w:rsidRDefault="00837758" w:rsidP="00837758">
            <w:pPr>
              <w:rPr>
                <w:rFonts w:cstheme="minorHAnsi"/>
              </w:rPr>
            </w:pPr>
            <w:r>
              <w:rPr>
                <w:rFonts w:ascii="Calibri" w:hAnsi="Calibri" w:cs="Calibri"/>
                <w:color w:val="000000"/>
                <w:sz w:val="22"/>
                <w:szCs w:val="22"/>
              </w:rPr>
              <w:t>Management / IO Psychology</w:t>
            </w:r>
          </w:p>
        </w:tc>
        <w:tc>
          <w:tcPr>
            <w:tcW w:w="1340" w:type="dxa"/>
            <w:noWrap/>
            <w:vAlign w:val="bottom"/>
            <w:hideMark/>
          </w:tcPr>
          <w:p w14:paraId="0D04CE34" w14:textId="1F1A97EC" w:rsidR="00837758" w:rsidRPr="007A5D0F" w:rsidRDefault="00837758" w:rsidP="00837758">
            <w:pPr>
              <w:rPr>
                <w:rFonts w:cstheme="minorHAnsi"/>
              </w:rPr>
            </w:pPr>
            <w:r>
              <w:rPr>
                <w:rFonts w:ascii="Calibri" w:hAnsi="Calibri" w:cs="Calibri"/>
                <w:color w:val="000000"/>
                <w:sz w:val="22"/>
                <w:szCs w:val="22"/>
              </w:rPr>
              <w:t>0.079</w:t>
            </w:r>
          </w:p>
        </w:tc>
        <w:tc>
          <w:tcPr>
            <w:tcW w:w="1160" w:type="dxa"/>
            <w:noWrap/>
            <w:vAlign w:val="bottom"/>
            <w:hideMark/>
          </w:tcPr>
          <w:p w14:paraId="0C675E2F" w14:textId="59186F7D" w:rsidR="00837758" w:rsidRPr="007A5D0F" w:rsidRDefault="00837758" w:rsidP="00837758">
            <w:pPr>
              <w:rPr>
                <w:rFonts w:cstheme="minorHAnsi"/>
              </w:rPr>
            </w:pPr>
            <w:r>
              <w:rPr>
                <w:rFonts w:ascii="Calibri" w:hAnsi="Calibri" w:cs="Calibri"/>
                <w:color w:val="000000"/>
                <w:sz w:val="22"/>
                <w:szCs w:val="22"/>
              </w:rPr>
              <w:t>0.068</w:t>
            </w:r>
          </w:p>
        </w:tc>
        <w:tc>
          <w:tcPr>
            <w:tcW w:w="1340" w:type="dxa"/>
            <w:noWrap/>
            <w:vAlign w:val="bottom"/>
            <w:hideMark/>
          </w:tcPr>
          <w:p w14:paraId="7494FAE0" w14:textId="768A5D01" w:rsidR="00837758" w:rsidRPr="007A5D0F" w:rsidRDefault="00837758" w:rsidP="00837758">
            <w:pPr>
              <w:rPr>
                <w:rFonts w:cstheme="minorHAnsi"/>
              </w:rPr>
            </w:pPr>
            <w:r>
              <w:rPr>
                <w:rFonts w:ascii="Calibri" w:hAnsi="Calibri" w:cs="Calibri"/>
                <w:color w:val="000000"/>
                <w:sz w:val="22"/>
                <w:szCs w:val="22"/>
              </w:rPr>
              <w:t>-0.055</w:t>
            </w:r>
          </w:p>
        </w:tc>
        <w:tc>
          <w:tcPr>
            <w:tcW w:w="1160" w:type="dxa"/>
            <w:noWrap/>
            <w:vAlign w:val="bottom"/>
            <w:hideMark/>
          </w:tcPr>
          <w:p w14:paraId="1269605C" w14:textId="7BA90426" w:rsidR="00837758" w:rsidRPr="007A5D0F" w:rsidRDefault="00837758" w:rsidP="00837758">
            <w:pPr>
              <w:rPr>
                <w:rFonts w:cstheme="minorHAnsi"/>
              </w:rPr>
            </w:pPr>
            <w:r>
              <w:rPr>
                <w:rFonts w:ascii="Calibri" w:hAnsi="Calibri" w:cs="Calibri"/>
                <w:color w:val="000000"/>
                <w:sz w:val="22"/>
                <w:szCs w:val="22"/>
              </w:rPr>
              <w:t>0.213</w:t>
            </w:r>
          </w:p>
        </w:tc>
      </w:tr>
      <w:tr w:rsidR="00837758" w:rsidRPr="007A5D0F" w14:paraId="2E7C7B60" w14:textId="77777777" w:rsidTr="009040BB">
        <w:trPr>
          <w:trHeight w:val="300"/>
        </w:trPr>
        <w:tc>
          <w:tcPr>
            <w:tcW w:w="2725" w:type="dxa"/>
            <w:noWrap/>
            <w:vAlign w:val="center"/>
            <w:hideMark/>
          </w:tcPr>
          <w:p w14:paraId="42B036C7" w14:textId="59E306D3" w:rsidR="00837758" w:rsidRPr="007A5D0F" w:rsidRDefault="00837758" w:rsidP="00837758">
            <w:pPr>
              <w:rPr>
                <w:rFonts w:cstheme="minorHAnsi"/>
              </w:rPr>
            </w:pPr>
            <w:r>
              <w:rPr>
                <w:rFonts w:ascii="Calibri" w:hAnsi="Calibri" w:cs="Calibri"/>
                <w:color w:val="000000"/>
                <w:sz w:val="22"/>
                <w:szCs w:val="22"/>
              </w:rPr>
              <w:t>Neuropsychology</w:t>
            </w:r>
          </w:p>
        </w:tc>
        <w:tc>
          <w:tcPr>
            <w:tcW w:w="1340" w:type="dxa"/>
            <w:noWrap/>
            <w:vAlign w:val="bottom"/>
            <w:hideMark/>
          </w:tcPr>
          <w:p w14:paraId="7D3254EB" w14:textId="1111A1E4" w:rsidR="00837758" w:rsidRPr="007A5D0F" w:rsidRDefault="00837758" w:rsidP="00837758">
            <w:pPr>
              <w:rPr>
                <w:rFonts w:cstheme="minorHAnsi"/>
              </w:rPr>
            </w:pPr>
            <w:r>
              <w:rPr>
                <w:rFonts w:ascii="Calibri" w:hAnsi="Calibri" w:cs="Calibri"/>
                <w:color w:val="000000"/>
                <w:sz w:val="22"/>
                <w:szCs w:val="22"/>
              </w:rPr>
              <w:t>-0.322</w:t>
            </w:r>
          </w:p>
        </w:tc>
        <w:tc>
          <w:tcPr>
            <w:tcW w:w="1160" w:type="dxa"/>
            <w:noWrap/>
            <w:vAlign w:val="bottom"/>
            <w:hideMark/>
          </w:tcPr>
          <w:p w14:paraId="0EF0B967" w14:textId="7A37ABF6" w:rsidR="00837758" w:rsidRPr="007A5D0F" w:rsidRDefault="00837758" w:rsidP="00837758">
            <w:pPr>
              <w:rPr>
                <w:rFonts w:cstheme="minorHAnsi"/>
              </w:rPr>
            </w:pPr>
            <w:r>
              <w:rPr>
                <w:rFonts w:ascii="Calibri" w:hAnsi="Calibri" w:cs="Calibri"/>
                <w:color w:val="000000"/>
                <w:sz w:val="22"/>
                <w:szCs w:val="22"/>
              </w:rPr>
              <w:t>0.091</w:t>
            </w:r>
          </w:p>
        </w:tc>
        <w:tc>
          <w:tcPr>
            <w:tcW w:w="1340" w:type="dxa"/>
            <w:noWrap/>
            <w:vAlign w:val="bottom"/>
            <w:hideMark/>
          </w:tcPr>
          <w:p w14:paraId="44056BF9" w14:textId="05DD0BFB" w:rsidR="00837758" w:rsidRPr="007A5D0F" w:rsidRDefault="00837758" w:rsidP="00837758">
            <w:pPr>
              <w:rPr>
                <w:rFonts w:cstheme="minorHAnsi"/>
              </w:rPr>
            </w:pPr>
            <w:r>
              <w:rPr>
                <w:rFonts w:ascii="Calibri" w:hAnsi="Calibri" w:cs="Calibri"/>
                <w:color w:val="000000"/>
                <w:sz w:val="22"/>
                <w:szCs w:val="22"/>
              </w:rPr>
              <w:t>-0.501</w:t>
            </w:r>
          </w:p>
        </w:tc>
        <w:tc>
          <w:tcPr>
            <w:tcW w:w="1160" w:type="dxa"/>
            <w:noWrap/>
            <w:vAlign w:val="bottom"/>
            <w:hideMark/>
          </w:tcPr>
          <w:p w14:paraId="1F0C1B35" w14:textId="75B4AFA8" w:rsidR="00837758" w:rsidRPr="007A5D0F" w:rsidRDefault="00837758" w:rsidP="00837758">
            <w:pPr>
              <w:rPr>
                <w:rFonts w:cstheme="minorHAnsi"/>
              </w:rPr>
            </w:pPr>
            <w:r>
              <w:rPr>
                <w:rFonts w:ascii="Calibri" w:hAnsi="Calibri" w:cs="Calibri"/>
                <w:color w:val="000000"/>
                <w:sz w:val="22"/>
                <w:szCs w:val="22"/>
              </w:rPr>
              <w:t>-0.143</w:t>
            </w:r>
          </w:p>
        </w:tc>
      </w:tr>
      <w:tr w:rsidR="00837758" w:rsidRPr="007A5D0F" w14:paraId="05BFE536" w14:textId="77777777" w:rsidTr="009040BB">
        <w:trPr>
          <w:trHeight w:val="300"/>
        </w:trPr>
        <w:tc>
          <w:tcPr>
            <w:tcW w:w="2725" w:type="dxa"/>
            <w:noWrap/>
            <w:vAlign w:val="center"/>
            <w:hideMark/>
          </w:tcPr>
          <w:p w14:paraId="7895D169" w14:textId="3788D620" w:rsidR="00837758" w:rsidRPr="007A5D0F" w:rsidRDefault="00837758" w:rsidP="00837758">
            <w:pPr>
              <w:rPr>
                <w:rFonts w:cstheme="minorHAnsi"/>
              </w:rPr>
            </w:pPr>
            <w:r>
              <w:rPr>
                <w:rFonts w:ascii="Calibri" w:hAnsi="Calibri" w:cs="Calibri"/>
                <w:color w:val="000000"/>
                <w:sz w:val="22"/>
                <w:szCs w:val="22"/>
              </w:rPr>
              <w:t>Sport and exercise psychology</w:t>
            </w:r>
          </w:p>
        </w:tc>
        <w:tc>
          <w:tcPr>
            <w:tcW w:w="1340" w:type="dxa"/>
            <w:noWrap/>
            <w:vAlign w:val="bottom"/>
            <w:hideMark/>
          </w:tcPr>
          <w:p w14:paraId="268FAA8C" w14:textId="03BB2F3C" w:rsidR="00837758" w:rsidRPr="007A5D0F" w:rsidRDefault="00837758" w:rsidP="00837758">
            <w:pPr>
              <w:rPr>
                <w:rFonts w:cstheme="minorHAnsi"/>
              </w:rPr>
            </w:pPr>
            <w:r>
              <w:rPr>
                <w:rFonts w:ascii="Calibri" w:hAnsi="Calibri" w:cs="Calibri"/>
                <w:color w:val="000000"/>
                <w:sz w:val="22"/>
                <w:szCs w:val="22"/>
              </w:rPr>
              <w:t>0.095</w:t>
            </w:r>
          </w:p>
        </w:tc>
        <w:tc>
          <w:tcPr>
            <w:tcW w:w="1160" w:type="dxa"/>
            <w:noWrap/>
            <w:vAlign w:val="bottom"/>
            <w:hideMark/>
          </w:tcPr>
          <w:p w14:paraId="708E8B02" w14:textId="5B14A129" w:rsidR="00837758" w:rsidRPr="007A5D0F" w:rsidRDefault="00837758" w:rsidP="00837758">
            <w:pPr>
              <w:rPr>
                <w:rFonts w:cstheme="minorHAnsi"/>
              </w:rPr>
            </w:pPr>
            <w:r>
              <w:rPr>
                <w:rFonts w:ascii="Calibri" w:hAnsi="Calibri" w:cs="Calibri"/>
                <w:color w:val="000000"/>
                <w:sz w:val="22"/>
                <w:szCs w:val="22"/>
              </w:rPr>
              <w:t>0.077</w:t>
            </w:r>
          </w:p>
        </w:tc>
        <w:tc>
          <w:tcPr>
            <w:tcW w:w="1340" w:type="dxa"/>
            <w:noWrap/>
            <w:vAlign w:val="bottom"/>
            <w:hideMark/>
          </w:tcPr>
          <w:p w14:paraId="2777B6E0" w14:textId="21FD7403" w:rsidR="00837758" w:rsidRPr="007A5D0F" w:rsidRDefault="00837758" w:rsidP="00837758">
            <w:pPr>
              <w:rPr>
                <w:rFonts w:cstheme="minorHAnsi"/>
              </w:rPr>
            </w:pPr>
            <w:r>
              <w:rPr>
                <w:rFonts w:ascii="Calibri" w:hAnsi="Calibri" w:cs="Calibri"/>
                <w:color w:val="000000"/>
                <w:sz w:val="22"/>
                <w:szCs w:val="22"/>
              </w:rPr>
              <w:t>-0.056</w:t>
            </w:r>
          </w:p>
        </w:tc>
        <w:tc>
          <w:tcPr>
            <w:tcW w:w="1160" w:type="dxa"/>
            <w:noWrap/>
            <w:vAlign w:val="bottom"/>
            <w:hideMark/>
          </w:tcPr>
          <w:p w14:paraId="36AF7FA0" w14:textId="3EA9FD68" w:rsidR="00837758" w:rsidRPr="007A5D0F" w:rsidRDefault="00837758" w:rsidP="00837758">
            <w:pPr>
              <w:rPr>
                <w:rFonts w:cstheme="minorHAnsi"/>
              </w:rPr>
            </w:pPr>
            <w:r>
              <w:rPr>
                <w:rFonts w:ascii="Calibri" w:hAnsi="Calibri" w:cs="Calibri"/>
                <w:color w:val="000000"/>
                <w:sz w:val="22"/>
                <w:szCs w:val="22"/>
              </w:rPr>
              <w:t>0.245</w:t>
            </w:r>
          </w:p>
        </w:tc>
      </w:tr>
    </w:tbl>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1D2C42F2"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E323CB">
        <w:rPr>
          <w:rFonts w:cstheme="minorHAnsi"/>
          <w:b/>
        </w:rPr>
        <w:t>Estimating the change in power analysis reporting rates</w:t>
      </w:r>
      <w:r w:rsidR="00FA49F7">
        <w:rPr>
          <w:rFonts w:cstheme="minorHAnsi"/>
          <w:b/>
        </w:rPr>
        <w:t xml:space="preserve"> over time</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27EF945C" w:rsidR="00AD28F8" w:rsidRDefault="00E323CB" w:rsidP="00454FEB">
      <w:pPr>
        <w:spacing w:line="360" w:lineRule="auto"/>
        <w:ind w:firstLine="720"/>
        <w:rPr>
          <w:rFonts w:cstheme="minorHAnsi"/>
        </w:rPr>
      </w:pPr>
      <w:r>
        <w:rPr>
          <w:rFonts w:cstheme="minorHAnsi"/>
        </w:rPr>
        <w:t xml:space="preserve">Eight out of </w:t>
      </w:r>
      <w:r w:rsidR="00052525">
        <w:rPr>
          <w:rFonts w:cstheme="minorHAnsi"/>
        </w:rPr>
        <w:t>twenty-one of the included estimates examined</w:t>
      </w:r>
      <w:r w:rsidR="00332B08" w:rsidRPr="004422F7">
        <w:rPr>
          <w:rFonts w:cstheme="minorHAnsi"/>
        </w:rPr>
        <w:t xml:space="preserve"> </w:t>
      </w:r>
      <w:r w:rsidR="00052525">
        <w:rPr>
          <w:rFonts w:cstheme="minorHAnsi"/>
        </w:rPr>
        <w:t>research from clinical studies</w:t>
      </w:r>
      <w:r w:rsidR="00007FB7" w:rsidRPr="004422F7">
        <w:rPr>
          <w:rFonts w:cstheme="minorHAnsi"/>
        </w:rPr>
        <w:t xml:space="preserve"> (e.g.,</w:t>
      </w:r>
      <w:r w:rsidR="00C90EBB" w:rsidRPr="004422F7">
        <w:rPr>
          <w:rFonts w:cstheme="minorHAnsi"/>
        </w:rPr>
        <w:t xml:space="preserve"> clinical randomized controlled trials of psychological therapies</w:t>
      </w:r>
      <w:r w:rsidR="00007FB7" w:rsidRPr="004422F7">
        <w:rPr>
          <w:rFonts w:cstheme="minorHAnsi"/>
        </w:rPr>
        <w:t>)</w:t>
      </w:r>
      <w:r w:rsidR="00332B08" w:rsidRPr="004422F7">
        <w:rPr>
          <w:rFonts w:cstheme="minorHAnsi"/>
        </w:rPr>
        <w:t xml:space="preserve">, </w:t>
      </w:r>
      <w:r w:rsidR="00433077"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00433077"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F2567C" w:rsidR="00D70951" w:rsidRPr="004422F7" w:rsidRDefault="006B564D" w:rsidP="009307E1">
      <w:pPr>
        <w:spacing w:line="360" w:lineRule="auto"/>
        <w:ind w:firstLine="720"/>
        <w:rPr>
          <w:rFonts w:cstheme="minorHAnsi"/>
        </w:rPr>
      </w:pPr>
      <w:r>
        <w:rPr>
          <w:rFonts w:cstheme="minorHAnsi"/>
        </w:rPr>
        <w:t>T</w:t>
      </w:r>
      <w:r w:rsidR="009307E1">
        <w:rPr>
          <w:rFonts w:cstheme="minorHAnsi"/>
        </w:rPr>
        <w:t xml:space="preserve">he estimated </w:t>
      </w:r>
      <w:r w:rsidR="0008253E">
        <w:rPr>
          <w:rFonts w:cstheme="minorHAnsi"/>
        </w:rPr>
        <w:t xml:space="preserve">mean </w:t>
      </w:r>
      <w:r w:rsidR="009307E1">
        <w:rPr>
          <w:rFonts w:cstheme="minorHAnsi"/>
        </w:rPr>
        <w:t xml:space="preserve">proportion of </w:t>
      </w:r>
      <w:r w:rsidR="000032C6">
        <w:rPr>
          <w:rFonts w:cstheme="minorHAnsi"/>
        </w:rPr>
        <w:t>researchers</w:t>
      </w:r>
      <w:r w:rsidR="009307E1">
        <w:rPr>
          <w:rFonts w:cstheme="minorHAnsi"/>
        </w:rPr>
        <w:t xml:space="preserve"> reporting a power analysis </w:t>
      </w:r>
      <w:r>
        <w:rPr>
          <w:rFonts w:cstheme="minorHAnsi"/>
        </w:rPr>
        <w:t xml:space="preserve">was </w:t>
      </w:r>
      <w:r w:rsidR="00D70951" w:rsidRPr="004422F7">
        <w:rPr>
          <w:rFonts w:cstheme="minorHAnsi"/>
        </w:rPr>
        <w:t>2.</w:t>
      </w:r>
      <w:r w:rsidR="00D933BC">
        <w:rPr>
          <w:rFonts w:cstheme="minorHAnsi"/>
        </w:rPr>
        <w:t>8</w:t>
      </w:r>
      <w:r w:rsidR="00D70951" w:rsidRPr="004422F7">
        <w:rPr>
          <w:rFonts w:cstheme="minorHAnsi"/>
        </w:rPr>
        <w:t>%, 95% CIs [1.2%, 4.</w:t>
      </w:r>
      <w:r w:rsidR="00D933BC">
        <w:rPr>
          <w:rFonts w:cstheme="minorHAnsi"/>
        </w:rPr>
        <w:t>8</w:t>
      </w:r>
      <w:r w:rsidR="00D70951"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00D70951" w:rsidRPr="004422F7">
        <w:rPr>
          <w:rFonts w:cstheme="minorHAnsi"/>
        </w:rPr>
        <w:t xml:space="preserve">See </w:t>
      </w:r>
      <w:r w:rsidR="00D70951" w:rsidRPr="004422F7">
        <w:rPr>
          <w:rFonts w:cstheme="minorHAnsi"/>
          <w:i/>
        </w:rPr>
        <w:t>Figure [Secondary meta-analysis with exclusions]</w:t>
      </w:r>
      <w:r w:rsidR="00D70951"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00D70951"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4366AFD3"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 xml:space="preserve">estimated proportion of studies reporting a </w:t>
      </w:r>
      <w:r w:rsidR="00401DE9">
        <w:rPr>
          <w:rFonts w:cstheme="minorHAnsi"/>
        </w:rPr>
        <w:t>power</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786D6B5B"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also </w:t>
      </w:r>
      <w:r w:rsidR="000032C6">
        <w:rPr>
          <w:rStyle w:val="CommentReference"/>
          <w:rFonts w:cstheme="minorHAnsi"/>
          <w:sz w:val="24"/>
          <w:szCs w:val="24"/>
        </w:rPr>
        <w:t>appears to</w:t>
      </w:r>
      <w:r w:rsidR="00F87AED">
        <w:rPr>
          <w:rStyle w:val="CommentReference"/>
          <w:rFonts w:cstheme="minorHAnsi"/>
          <w:sz w:val="24"/>
          <w:szCs w:val="24"/>
        </w:rPr>
        <w:t xml:space="preserve"> have</w:t>
      </w:r>
      <w:r w:rsidR="000032C6">
        <w:rPr>
          <w:rStyle w:val="CommentReference"/>
          <w:rFonts w:cstheme="minorHAnsi"/>
          <w:sz w:val="24"/>
          <w:szCs w:val="24"/>
        </w:rPr>
        <w:t xml:space="preserve"> </w:t>
      </w:r>
      <w:r w:rsidR="009E4CB0">
        <w:rPr>
          <w:rStyle w:val="CommentReference"/>
          <w:rFonts w:cstheme="minorHAnsi"/>
          <w:sz w:val="24"/>
          <w:szCs w:val="24"/>
        </w:rPr>
        <w:t>be</w:t>
      </w:r>
      <w:r w:rsidR="00F87AED">
        <w:rPr>
          <w:rStyle w:val="CommentReference"/>
          <w:rFonts w:cstheme="minorHAnsi"/>
          <w:sz w:val="24"/>
          <w:szCs w:val="24"/>
        </w:rPr>
        <w:t>en</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F87AED">
        <w:rPr>
          <w:rFonts w:cstheme="minorHAnsi"/>
        </w:rPr>
        <w:t xml:space="preserve">The conclusion here assumes that there has </w:t>
      </w:r>
      <w:r w:rsidR="00F87AED">
        <w:rPr>
          <w:rStyle w:val="CommentReference"/>
          <w:rFonts w:cstheme="minorHAnsi"/>
          <w:sz w:val="24"/>
          <w:szCs w:val="24"/>
        </w:rPr>
        <w:t xml:space="preserve">not been an increase in the size of effects, </w:t>
      </w:r>
      <w:r w:rsidR="00F87AED">
        <w:rPr>
          <w:rStyle w:val="CommentReference"/>
          <w:rFonts w:cstheme="minorHAnsi"/>
          <w:sz w:val="24"/>
          <w:szCs w:val="24"/>
        </w:rPr>
        <w:t xml:space="preserve">to </w:t>
      </w:r>
      <w:r w:rsidR="00F87AED">
        <w:rPr>
          <w:rStyle w:val="CommentReference"/>
          <w:rFonts w:cstheme="minorHAnsi"/>
          <w:sz w:val="24"/>
          <w:szCs w:val="24"/>
        </w:rPr>
        <w:t>beyond C</w:t>
      </w:r>
      <w:r w:rsidR="00F87AED">
        <w:rPr>
          <w:rStyle w:val="CommentReference"/>
          <w:rFonts w:cstheme="minorHAnsi"/>
          <w:sz w:val="24"/>
          <w:szCs w:val="24"/>
        </w:rPr>
        <w:t>ohen’s benchmarks, over this time period; there is no reason to suspect such an increase.</w:t>
      </w:r>
      <w:r w:rsidR="00F87AED">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w:t>
      </w:r>
    </w:p>
    <w:p w14:paraId="6D960C4C" w14:textId="25ED2DC9"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 xml:space="preserve">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 xml:space="preserve">small scale follow up studies will </w:t>
      </w:r>
      <w:r>
        <w:rPr>
          <w:rStyle w:val="CommentReference"/>
          <w:rFonts w:cstheme="minorHAnsi"/>
          <w:sz w:val="24"/>
          <w:szCs w:val="24"/>
        </w:rPr>
        <w:lastRenderedPageBreak/>
        <w:t>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6FAB0AF4"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relatively simpl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70FBF4D4"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truthful justification of sample sizes as a routine part of research </w:t>
      </w:r>
      <w:r w:rsidR="00A63E07">
        <w:rPr>
          <w:rStyle w:val="CommentReference"/>
          <w:rFonts w:cstheme="minorHAnsi"/>
          <w:sz w:val="24"/>
          <w:szCs w:val="24"/>
        </w:rPr>
        <w:t xml:space="preserve">reporting </w:t>
      </w:r>
      <w:r>
        <w:rPr>
          <w:rStyle w:val="CommentReference"/>
          <w:rFonts w:cstheme="minorHAnsi"/>
          <w:sz w:val="24"/>
          <w:szCs w:val="24"/>
        </w:rPr>
        <w:t>forces researchers to think about these issues, and actively acknowledge that other constraints lead to sample size planning decisions when that is the case.</w:t>
      </w:r>
    </w:p>
    <w:p w14:paraId="6451BDC7" w14:textId="3A10ED9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 xml:space="preserve">statistical power reviews included in the current analysis. </w:t>
      </w:r>
      <w:r w:rsidR="00FE3C85">
        <w:rPr>
          <w:rStyle w:val="CommentReference"/>
          <w:color w:val="000000" w:themeColor="text1"/>
          <w:sz w:val="24"/>
          <w:szCs w:val="24"/>
          <w:lang w:val="en-AU"/>
        </w:rPr>
        <w:t>It has</w:t>
      </w:r>
      <w:r>
        <w:rPr>
          <w:rStyle w:val="CommentReference"/>
          <w:color w:val="000000" w:themeColor="text1"/>
          <w:sz w:val="24"/>
          <w:szCs w:val="24"/>
          <w:lang w:val="en-AU"/>
        </w:rPr>
        <w:t xml:space="preserve"> clearly 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 xml:space="preserve">It is hard to imagine that saying it again here will </w:t>
      </w:r>
      <w:r w:rsidR="00FE3C85">
        <w:rPr>
          <w:rStyle w:val="CommentReference"/>
          <w:color w:val="000000" w:themeColor="text1"/>
          <w:sz w:val="24"/>
          <w:szCs w:val="24"/>
          <w:lang w:val="en-AU"/>
        </w:rPr>
        <w:t>result in anything different.</w:t>
      </w:r>
    </w:p>
    <w:p w14:paraId="0696CE49" w14:textId="40D6AD74"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sidR="00CD0F90">
        <w:rPr>
          <w:rStyle w:val="CommentReference"/>
          <w:color w:val="000000" w:themeColor="text1"/>
          <w:sz w:val="24"/>
          <w:szCs w:val="24"/>
          <w:lang w:val="en-AU"/>
        </w:rPr>
        <w:t>effect size estimate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does not </w:t>
      </w:r>
      <w:r w:rsidR="00CD0F90">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lastRenderedPageBreak/>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seems likely to lead to similarly problematic reporting habits in a different statistical approach.</w:t>
      </w:r>
    </w:p>
    <w:p w14:paraId="2A4E72FB" w14:textId="7615D9F7"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Limitations</w:t>
      </w:r>
    </w:p>
    <w:p w14:paraId="676DAC92" w14:textId="77777777"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 xml:space="preserve">First,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 xml:space="preserve">uniformly target tests for which power can be easily estimated, ignoring more sophisticated analyses (e.g., complex SEM, factor analysis, or even multilevel models). This may mean that the included research underestimates the average power of psychological research, 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 s</w:t>
      </w:r>
      <w:r>
        <w:rPr>
          <w:rStyle w:val="CommentReference"/>
          <w:rFonts w:cstheme="minorHAnsi"/>
          <w:sz w:val="24"/>
          <w:szCs w:val="24"/>
        </w:rPr>
        <w:t>ome p</w:t>
      </w:r>
      <w:r>
        <w:rPr>
          <w:rStyle w:val="CommentReference"/>
          <w:rFonts w:cstheme="minorHAnsi"/>
          <w:sz w:val="24"/>
          <w:szCs w:val="24"/>
        </w:rPr>
        <w:t>ower</w:t>
      </w:r>
      <w:r w:rsidR="00B30770">
        <w:rPr>
          <w:rStyle w:val="CommentReference"/>
          <w:rFonts w:cstheme="minorHAnsi"/>
          <w:sz w:val="24"/>
          <w:szCs w:val="24"/>
        </w:rPr>
        <w:t xml:space="preserve"> surveys</w:t>
      </w:r>
      <w:r w:rsidR="0031236D">
        <w:rPr>
          <w:rStyle w:val="CommentReference"/>
          <w:rFonts w:cstheme="minorHAnsi"/>
          <w:sz w:val="24"/>
          <w:szCs w:val="24"/>
        </w:rPr>
        <w:t xml:space="preserve"> </w:t>
      </w:r>
      <w:r>
        <w:rPr>
          <w:rStyle w:val="CommentReference"/>
          <w:rFonts w:cstheme="minorHAnsi"/>
          <w:sz w:val="24"/>
          <w:szCs w:val="24"/>
        </w:rPr>
        <w:t xml:space="preserve">may </w:t>
      </w:r>
      <w:r>
        <w:rPr>
          <w:rStyle w:val="CommentReference"/>
          <w:rFonts w:cstheme="minorHAnsi"/>
          <w:sz w:val="24"/>
          <w:szCs w:val="24"/>
        </w:rPr>
        <w:t xml:space="preserve">have been </w:t>
      </w:r>
      <w:r>
        <w:rPr>
          <w:rStyle w:val="CommentReference"/>
          <w:rFonts w:cstheme="minorHAnsi"/>
          <w:sz w:val="24"/>
          <w:szCs w:val="24"/>
        </w:rPr>
        <w:t xml:space="preserve">performed </w:t>
      </w:r>
      <w:r w:rsidR="0031236D">
        <w:rPr>
          <w:rStyle w:val="CommentReference"/>
          <w:rFonts w:cstheme="minorHAnsi"/>
          <w:sz w:val="24"/>
          <w:szCs w:val="24"/>
        </w:rPr>
        <w:t xml:space="preserve">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t>
      </w:r>
      <w:r w:rsidR="002C47EF">
        <w:rPr>
          <w:rStyle w:val="CommentReference"/>
          <w:rFonts w:cstheme="minorHAnsi"/>
          <w:sz w:val="24"/>
          <w:szCs w:val="24"/>
        </w:rPr>
        <w:t>o</w:t>
      </w:r>
      <w:r w:rsidR="00341E02">
        <w:rPr>
          <w:rStyle w:val="CommentReference"/>
          <w:rFonts w:cstheme="minorHAnsi"/>
          <w:sz w:val="24"/>
          <w:szCs w:val="24"/>
        </w:rPr>
        <w:t xml:space="preserve">nly the examined sections ar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Pr>
          <w:rStyle w:val="CommentReference"/>
          <w:rFonts w:cstheme="minorHAnsi"/>
          <w:sz w:val="24"/>
          <w:szCs w:val="24"/>
        </w:rPr>
        <w:t>;</w:t>
      </w:r>
      <w:r w:rsidR="00350451">
        <w:rPr>
          <w:rStyle w:val="CommentReference"/>
          <w:rFonts w:cstheme="minorHAnsi"/>
          <w:sz w:val="24"/>
          <w:szCs w:val="24"/>
        </w:rPr>
        <w:t xml:space="preserve"> </w:t>
      </w:r>
      <w:r w:rsidR="00C04569">
        <w:rPr>
          <w:rStyle w:val="CommentReference"/>
          <w:rFonts w:cstheme="minorHAnsi"/>
          <w:sz w:val="24"/>
          <w:szCs w:val="24"/>
        </w:rPr>
        <w:t xml:space="preserve">or </w:t>
      </w:r>
      <w:r w:rsidR="004F009F">
        <w:rPr>
          <w:rStyle w:val="CommentReference"/>
          <w:rFonts w:cstheme="minorHAnsi"/>
          <w:sz w:val="24"/>
          <w:szCs w:val="24"/>
        </w:rPr>
        <w:t>s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Pr>
          <w:rStyle w:val="CommentReference"/>
          <w:rFonts w:cstheme="minorHAnsi"/>
          <w:sz w:val="24"/>
          <w:szCs w:val="24"/>
        </w:rPr>
        <w:t xml:space="preserve">; </w:t>
      </w:r>
      <w:r w:rsidR="004F009F">
        <w:rPr>
          <w:rStyle w:val="CommentReference"/>
          <w:rFonts w:cstheme="minorHAnsi"/>
          <w:sz w:val="24"/>
          <w:szCs w:val="24"/>
        </w:rPr>
        <w:t>or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409C5E55" w14:textId="1C14DCF7" w:rsidR="00355332" w:rsidRDefault="00260BE2" w:rsidP="00355332">
      <w:pPr>
        <w:spacing w:line="360" w:lineRule="auto"/>
        <w:ind w:firstLine="720"/>
        <w:rPr>
          <w:rStyle w:val="CommentReference"/>
          <w:rFonts w:cstheme="minorHAnsi"/>
          <w:sz w:val="24"/>
          <w:szCs w:val="24"/>
        </w:rPr>
      </w:pPr>
      <w:r>
        <w:rPr>
          <w:rStyle w:val="CommentReference"/>
          <w:rFonts w:cstheme="minorHAnsi"/>
          <w:sz w:val="24"/>
          <w:szCs w:val="24"/>
        </w:rPr>
        <w:t>I</w:t>
      </w:r>
      <w:r w:rsidR="00355332">
        <w:rPr>
          <w:rStyle w:val="CommentReference"/>
          <w:rFonts w:cstheme="minorHAnsi"/>
          <w:sz w:val="24"/>
          <w:szCs w:val="24"/>
        </w:rPr>
        <w:t xml:space="preserve">t is important to note that this analysis does not </w:t>
      </w:r>
      <w:r w:rsidR="00355332" w:rsidRPr="00B2468E">
        <w:rPr>
          <w:rStyle w:val="CommentReference"/>
          <w:rFonts w:cstheme="minorHAnsi"/>
          <w:sz w:val="24"/>
          <w:szCs w:val="24"/>
        </w:rPr>
        <w:t>directly examine the statistical power of research</w:t>
      </w:r>
      <w:r w:rsidR="00355332">
        <w:rPr>
          <w:rStyle w:val="CommentReference"/>
          <w:rFonts w:cstheme="minorHAnsi"/>
          <w:sz w:val="24"/>
          <w:szCs w:val="24"/>
        </w:rPr>
        <w:t xml:space="preserve">, but instead </w:t>
      </w:r>
      <w:r w:rsidR="00355332" w:rsidRPr="00B2468E">
        <w:rPr>
          <w:rStyle w:val="CommentReference"/>
          <w:rFonts w:cstheme="minorHAnsi"/>
          <w:sz w:val="24"/>
          <w:szCs w:val="24"/>
        </w:rPr>
        <w:t>the statistical power of studies to detect Cohen’s benchmarks</w:t>
      </w:r>
      <w:r w:rsidR="00355332">
        <w:rPr>
          <w:rStyle w:val="CommentReference"/>
          <w:rFonts w:cstheme="minorHAnsi"/>
          <w:sz w:val="24"/>
          <w:szCs w:val="24"/>
        </w:rPr>
        <w:t>. This means that if there has been a systematic change in the size of the effects being examined in psychological research the average power of psychology could have changed and this would not be represented in the current research.</w:t>
      </w:r>
    </w:p>
    <w:p w14:paraId="390BBE42" w14:textId="27487FBB" w:rsidR="003E32B9" w:rsidRDefault="00976D4C" w:rsidP="0070737C">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 xml:space="preserve">First, it should be </w:t>
      </w:r>
      <w:r w:rsidR="008B49CE">
        <w:rPr>
          <w:rFonts w:cstheme="minorHAnsi"/>
        </w:rPr>
        <w:t>that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 and those that were published in the last 10 years only examine clinical and neuropsychology research</w:t>
      </w:r>
      <w:r w:rsidR="00355332">
        <w:rPr>
          <w:rFonts w:cstheme="minorHAnsi"/>
        </w:rPr>
        <w:t xml:space="preserv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w:t>
      </w:r>
      <w:r w:rsidR="00930871">
        <w:rPr>
          <w:rFonts w:cstheme="minorHAnsi"/>
        </w:rPr>
        <w:t xml:space="preserve">good </w:t>
      </w:r>
      <w:r w:rsidRPr="004422F7">
        <w:rPr>
          <w:rFonts w:cstheme="minorHAnsi"/>
        </w:rPr>
        <w:t>evidence that power analyses are rarely reported</w:t>
      </w:r>
      <w:r>
        <w:rPr>
          <w:rFonts w:cstheme="minorHAnsi"/>
        </w:rPr>
        <w:t xml:space="preserve"> across </w:t>
      </w:r>
      <w:r>
        <w:rPr>
          <w:rFonts w:cstheme="minorHAnsi"/>
        </w:rPr>
        <w:lastRenderedPageBreak/>
        <w:t>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5D13D23"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is substantially lower than recommended sta</w:t>
      </w:r>
      <w:r w:rsidR="00D402D1">
        <w:rPr>
          <w:rStyle w:val="CommentReference"/>
          <w:rFonts w:cstheme="minorHAnsi"/>
          <w:sz w:val="24"/>
          <w:szCs w:val="24"/>
        </w:rPr>
        <w:t>ndards</w:t>
      </w:r>
      <w:r w:rsidR="00C40B76">
        <w:rPr>
          <w:rStyle w:val="CommentReference"/>
          <w:rFonts w:cstheme="minorHAnsi"/>
          <w:sz w:val="24"/>
          <w:szCs w:val="24"/>
        </w:rPr>
        <w:t xml:space="preserve"> and power </w:t>
      </w:r>
      <w:r w:rsidR="00AC25A1">
        <w:rPr>
          <w:rStyle w:val="CommentReference"/>
          <w:rFonts w:cstheme="minorHAnsi"/>
          <w:sz w:val="24"/>
          <w:szCs w:val="24"/>
        </w:rPr>
        <w:t>analysis is rarely reported in psychology research</w:t>
      </w:r>
      <w:r w:rsidR="00D402D1">
        <w:rPr>
          <w:rStyle w:val="CommentReference"/>
          <w:rFonts w:cstheme="minorHAnsi"/>
          <w:sz w:val="24"/>
          <w:szCs w:val="24"/>
        </w:rPr>
        <w:t>.</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increased</w:t>
      </w:r>
      <w:r w:rsidR="00D402D1">
        <w:rPr>
          <w:rStyle w:val="CommentReference"/>
          <w:rFonts w:cstheme="minorHAnsi"/>
          <w:sz w:val="24"/>
          <w:szCs w:val="24"/>
        </w:rPr>
        <w:t xml:space="preserve"> </w:t>
      </w:r>
      <w:r w:rsidR="00D402D1">
        <w:rPr>
          <w:rStyle w:val="CommentReference"/>
          <w:rFonts w:cstheme="minorHAnsi"/>
          <w:sz w:val="24"/>
          <w:szCs w:val="24"/>
        </w:rPr>
        <w:t xml:space="preserve">at all </w:t>
      </w:r>
      <w:r w:rsidR="00D402D1">
        <w:rPr>
          <w:rStyle w:val="CommentReference"/>
          <w:rFonts w:cstheme="minorHAnsi"/>
          <w:sz w:val="24"/>
          <w:szCs w:val="24"/>
        </w:rPr>
        <w:t xml:space="preserve">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half a century of continued criticism and advocacy of formal research planning techniques.</w:t>
      </w:r>
      <w:r w:rsidR="0043112C">
        <w:rPr>
          <w:rStyle w:val="CommentReference"/>
          <w:rFonts w:cstheme="minorHAnsi"/>
          <w:sz w:val="24"/>
          <w:szCs w:val="24"/>
        </w:rPr>
        <w:t xml:space="preserve"> Research consumers should be aware that the proportion of studies which report statistically significant findings in psychology is implausibly high given the estimated power of </w:t>
      </w:r>
      <w:r w:rsidR="00D402D1">
        <w:rPr>
          <w:rStyle w:val="CommentReference"/>
          <w:rFonts w:cstheme="minorHAnsi"/>
          <w:sz w:val="24"/>
          <w:szCs w:val="24"/>
        </w:rPr>
        <w:t xml:space="preserve">the published </w:t>
      </w:r>
      <w:r w:rsidR="00AC25A1">
        <w:rPr>
          <w:rStyle w:val="CommentReference"/>
          <w:rFonts w:cstheme="minorHAnsi"/>
          <w:sz w:val="24"/>
          <w:szCs w:val="24"/>
        </w:rPr>
        <w:t>literature and</w:t>
      </w:r>
      <w:r w:rsidR="0043112C">
        <w:rPr>
          <w:rStyle w:val="CommentReference"/>
          <w:rFonts w:cstheme="minorHAnsi"/>
          <w:sz w:val="24"/>
          <w:szCs w:val="24"/>
        </w:rPr>
        <w:t xml:space="preserve"> should interpret </w:t>
      </w:r>
      <w:r w:rsidR="00D402D1">
        <w:rPr>
          <w:rStyle w:val="CommentReference"/>
          <w:rFonts w:cstheme="minorHAnsi"/>
          <w:sz w:val="24"/>
          <w:szCs w:val="24"/>
        </w:rPr>
        <w:t>research claims</w:t>
      </w:r>
      <w:r w:rsidR="0043112C">
        <w:rPr>
          <w:rStyle w:val="CommentReference"/>
          <w:rFonts w:cstheme="minorHAnsi"/>
          <w:sz w:val="24"/>
          <w:szCs w:val="24"/>
        </w:rPr>
        <w:t xml:space="preserve"> with </w:t>
      </w:r>
      <w:r w:rsidR="00D402D1">
        <w:rPr>
          <w:rStyle w:val="CommentReference"/>
          <w:rFonts w:cstheme="minorHAnsi"/>
          <w:sz w:val="24"/>
          <w:szCs w:val="24"/>
        </w:rPr>
        <w:t xml:space="preserve">this </w:t>
      </w:r>
      <w:r w:rsidR="0043112C">
        <w:rPr>
          <w:rStyle w:val="CommentReference"/>
          <w:rFonts w:cstheme="minorHAnsi"/>
          <w:sz w:val="24"/>
          <w:szCs w:val="24"/>
        </w:rPr>
        <w:t xml:space="preserve">in mind.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6CC80BCA" w14:textId="77777777" w:rsidR="008B49CE" w:rsidRPr="008B49CE" w:rsidRDefault="0050225C" w:rsidP="008B49C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8B49CE" w:rsidRPr="008B49CE">
        <w:rPr>
          <w:noProof/>
        </w:rPr>
        <w:t xml:space="preserve">APA Publications Communications Board Working Group on Journal Article Reporting Standards. (2008). Reporting standards for research in psychology: Why do we need them? What might they be? </w:t>
      </w:r>
      <w:r w:rsidR="008B49CE" w:rsidRPr="008B49CE">
        <w:rPr>
          <w:i/>
          <w:noProof/>
        </w:rPr>
        <w:t>The American Psychologist, 63</w:t>
      </w:r>
      <w:r w:rsidR="008B49CE" w:rsidRPr="008B49CE">
        <w:rPr>
          <w:noProof/>
        </w:rPr>
        <w:t>, 839-851. doi:10.1037/0003-066X.63.9.839</w:t>
      </w:r>
    </w:p>
    <w:p w14:paraId="31943F7C" w14:textId="77777777" w:rsidR="008B49CE" w:rsidRPr="008B49CE" w:rsidRDefault="008B49CE" w:rsidP="008B49CE">
      <w:pPr>
        <w:pStyle w:val="EndNoteBibliography"/>
        <w:ind w:left="720" w:hanging="720"/>
        <w:rPr>
          <w:noProof/>
        </w:rPr>
      </w:pPr>
      <w:r w:rsidRPr="008B49CE">
        <w:rPr>
          <w:noProof/>
        </w:rPr>
        <w:t xml:space="preserve">Bakker, M., Hartgerink, C. H. J., Wicherts, J. M., &amp; van der Maas, H. L. J. (2016). Researchers’ Intuitions About Power in Psychological Research. </w:t>
      </w:r>
      <w:r w:rsidRPr="008B49CE">
        <w:rPr>
          <w:i/>
          <w:noProof/>
        </w:rPr>
        <w:t>Psychological Science, 27</w:t>
      </w:r>
      <w:r w:rsidRPr="008B49CE">
        <w:rPr>
          <w:noProof/>
        </w:rPr>
        <w:t>, 1069-1077. doi:10.1177/0956797616647519</w:t>
      </w:r>
    </w:p>
    <w:p w14:paraId="25DB87A3" w14:textId="77777777" w:rsidR="008B49CE" w:rsidRPr="008B49CE" w:rsidRDefault="008B49CE" w:rsidP="008B49CE">
      <w:pPr>
        <w:pStyle w:val="EndNoteBibliography"/>
        <w:ind w:left="720" w:hanging="720"/>
        <w:rPr>
          <w:noProof/>
        </w:rPr>
      </w:pPr>
      <w:r w:rsidRPr="008B49CE">
        <w:rPr>
          <w:noProof/>
        </w:rPr>
        <w:t xml:space="preserve">Bakker, M., van Assen, M., Crompvoets, E., Ong, H., &amp; Soderberg, C. (2017). </w:t>
      </w:r>
      <w:r w:rsidRPr="008B49CE">
        <w:rPr>
          <w:i/>
          <w:noProof/>
        </w:rPr>
        <w:t>Restriction of opportunistic use of researcher degrees of freedom in pre-registrations on the Open Science Framework: The human Fallibility of scientists.</w:t>
      </w:r>
      <w:r w:rsidRPr="008B49CE">
        <w:rPr>
          <w:noProof/>
        </w:rPr>
        <w:t xml:space="preserve">   </w:t>
      </w:r>
    </w:p>
    <w:p w14:paraId="1274CDB4" w14:textId="77777777" w:rsidR="008B49CE" w:rsidRPr="008B49CE" w:rsidRDefault="008B49CE" w:rsidP="008B49CE">
      <w:pPr>
        <w:pStyle w:val="EndNoteBibliography"/>
        <w:ind w:left="720" w:hanging="720"/>
        <w:rPr>
          <w:noProof/>
        </w:rPr>
      </w:pPr>
      <w:r w:rsidRPr="008B49CE">
        <w:rPr>
          <w:noProof/>
        </w:rPr>
        <w:t xml:space="preserve">Bakker, M., van Dijk, A., &amp; Wicherts, J. M. (2012). The Rules of the Game Called Psychological Science. </w:t>
      </w:r>
      <w:r w:rsidRPr="008B49CE">
        <w:rPr>
          <w:i/>
          <w:noProof/>
        </w:rPr>
        <w:t>Perspectives on Psychological Science, 7</w:t>
      </w:r>
      <w:r w:rsidRPr="008B49CE">
        <w:rPr>
          <w:noProof/>
        </w:rPr>
        <w:t>, 543-554. doi:10.1177/1745691612459060</w:t>
      </w:r>
    </w:p>
    <w:p w14:paraId="3D843D3D" w14:textId="77777777" w:rsidR="008B49CE" w:rsidRPr="008B49CE" w:rsidRDefault="008B49CE" w:rsidP="008B49CE">
      <w:pPr>
        <w:pStyle w:val="EndNoteBibliography"/>
        <w:ind w:left="720" w:hanging="720"/>
        <w:rPr>
          <w:noProof/>
        </w:rPr>
      </w:pPr>
      <w:r w:rsidRPr="008B49CE">
        <w:rPr>
          <w:noProof/>
        </w:rPr>
        <w:t xml:space="preserve">Beaujean, A. A. (2014). Sample size determination for regression models using monte carlo methods in r. </w:t>
      </w:r>
      <w:r w:rsidRPr="008B49CE">
        <w:rPr>
          <w:i/>
          <w:noProof/>
        </w:rPr>
        <w:t>Practical assessment, research &amp; evaluation, 19</w:t>
      </w:r>
      <w:r w:rsidRPr="008B49CE">
        <w:rPr>
          <w:noProof/>
        </w:rPr>
        <w:t xml:space="preserve">, 1. </w:t>
      </w:r>
    </w:p>
    <w:p w14:paraId="2381A05E" w14:textId="77777777" w:rsidR="008B49CE" w:rsidRPr="008B49CE" w:rsidRDefault="008B49CE" w:rsidP="008B49CE">
      <w:pPr>
        <w:pStyle w:val="EndNoteBibliography"/>
        <w:ind w:left="720" w:hanging="720"/>
        <w:rPr>
          <w:noProof/>
        </w:rPr>
      </w:pPr>
      <w:r w:rsidRPr="008B49CE">
        <w:rPr>
          <w:noProof/>
        </w:rPr>
        <w:t xml:space="preserve">Bezeau, S., &amp; Graves, R. (2001). Statistical power and effect sizes of clinical neuropsychology research. </w:t>
      </w:r>
      <w:r w:rsidRPr="008B49CE">
        <w:rPr>
          <w:i/>
          <w:noProof/>
        </w:rPr>
        <w:t>Journal of Clinical and Experimental Neuropsychology, 23</w:t>
      </w:r>
      <w:r w:rsidRPr="008B49CE">
        <w:rPr>
          <w:noProof/>
        </w:rPr>
        <w:t>, 399-406. doi:10.1076/jcen.23.3.399.1181</w:t>
      </w:r>
    </w:p>
    <w:p w14:paraId="374AF3DB" w14:textId="77777777" w:rsidR="008B49CE" w:rsidRPr="008B49CE" w:rsidRDefault="008B49CE" w:rsidP="008B49CE">
      <w:pPr>
        <w:pStyle w:val="EndNoteBibliography"/>
        <w:ind w:left="720" w:hanging="720"/>
        <w:rPr>
          <w:noProof/>
        </w:rPr>
      </w:pPr>
      <w:r w:rsidRPr="008B49CE">
        <w:rPr>
          <w:noProof/>
        </w:rPr>
        <w:t xml:space="preserve">Bland, J. M. (2009). The tyranny of power: Is there a better way to calculate sample size? </w:t>
      </w:r>
      <w:r w:rsidRPr="008B49CE">
        <w:rPr>
          <w:i/>
          <w:noProof/>
        </w:rPr>
        <w:t>BMJ, 339</w:t>
      </w:r>
      <w:r w:rsidRPr="008B49CE">
        <w:rPr>
          <w:noProof/>
        </w:rPr>
        <w:t>. doi:10.1136/bmj.b3985</w:t>
      </w:r>
    </w:p>
    <w:p w14:paraId="67DBF1A1" w14:textId="77777777" w:rsidR="008B49CE" w:rsidRPr="008B49CE" w:rsidRDefault="008B49CE" w:rsidP="008B49CE">
      <w:pPr>
        <w:pStyle w:val="EndNoteBibliography"/>
        <w:ind w:left="720" w:hanging="720"/>
        <w:rPr>
          <w:noProof/>
        </w:rPr>
      </w:pPr>
      <w:r w:rsidRPr="008B49CE">
        <w:rPr>
          <w:noProof/>
        </w:rPr>
        <w:t xml:space="preserve">Bosco, F. A., Aguinis, H., Singh, K., Field, J. G., &amp; Pierce, C. A. (2015). Correlational effect size benchmarks. </w:t>
      </w:r>
      <w:r w:rsidRPr="008B49CE">
        <w:rPr>
          <w:i/>
          <w:noProof/>
        </w:rPr>
        <w:t>Journal of Applied Psychology, 100</w:t>
      </w:r>
      <w:r w:rsidRPr="008B49CE">
        <w:rPr>
          <w:noProof/>
        </w:rPr>
        <w:t>, 431-449. doi:10.1037/a0038047</w:t>
      </w:r>
    </w:p>
    <w:p w14:paraId="403A544B" w14:textId="77777777" w:rsidR="008B49CE" w:rsidRPr="008B49CE" w:rsidRDefault="008B49CE" w:rsidP="008B49CE">
      <w:pPr>
        <w:pStyle w:val="EndNoteBibliography"/>
        <w:ind w:left="720" w:hanging="720"/>
        <w:rPr>
          <w:noProof/>
        </w:rPr>
      </w:pPr>
      <w:r w:rsidRPr="008B49CE">
        <w:rPr>
          <w:noProof/>
        </w:rPr>
        <w:t xml:space="preserve">Cashen, L. H., &amp; Geiger, S. W. (2004). Statistical Power and the Testing of Null Hypotheses: A Review of Contemporary Management Research and Recommendations for Future Studies. </w:t>
      </w:r>
      <w:r w:rsidRPr="008B49CE">
        <w:rPr>
          <w:i/>
          <w:noProof/>
        </w:rPr>
        <w:t>Organizational Research Methods, 7</w:t>
      </w:r>
      <w:r w:rsidRPr="008B49CE">
        <w:rPr>
          <w:noProof/>
        </w:rPr>
        <w:t>, 151-167. doi:10.1177/1094428104263676</w:t>
      </w:r>
    </w:p>
    <w:p w14:paraId="2D8F293F" w14:textId="77777777" w:rsidR="008B49CE" w:rsidRPr="008B49CE" w:rsidRDefault="008B49CE" w:rsidP="008B49CE">
      <w:pPr>
        <w:pStyle w:val="EndNoteBibliography"/>
        <w:ind w:left="720" w:hanging="720"/>
        <w:rPr>
          <w:noProof/>
        </w:rPr>
      </w:pPr>
      <w:r w:rsidRPr="008B49CE">
        <w:rPr>
          <w:noProof/>
        </w:rPr>
        <w:t xml:space="preserve">Cohen, J. (1962). The statistical power of abnormal-social psychological research: A review. </w:t>
      </w:r>
      <w:r w:rsidRPr="008B49CE">
        <w:rPr>
          <w:i/>
          <w:noProof/>
        </w:rPr>
        <w:t>The Journal of Abnormal and Social Psychology, 65</w:t>
      </w:r>
      <w:r w:rsidRPr="008B49CE">
        <w:rPr>
          <w:noProof/>
        </w:rPr>
        <w:t>, 145-153. doi:10.1037/h0045186</w:t>
      </w:r>
    </w:p>
    <w:p w14:paraId="18DED91D" w14:textId="77777777" w:rsidR="008B49CE" w:rsidRPr="008B49CE" w:rsidRDefault="008B49CE" w:rsidP="008B49CE">
      <w:pPr>
        <w:pStyle w:val="EndNoteBibliography"/>
        <w:ind w:left="720" w:hanging="720"/>
        <w:rPr>
          <w:noProof/>
        </w:rPr>
      </w:pPr>
      <w:r w:rsidRPr="008B49CE">
        <w:rPr>
          <w:noProof/>
        </w:rPr>
        <w:t>Cohen, J. (1988). Statistical power analysis for the behavioral sciences (2nd ed.). Hillsdale, New Jersey: Erlbaum.</w:t>
      </w:r>
    </w:p>
    <w:p w14:paraId="6E282B42" w14:textId="77777777" w:rsidR="008B49CE" w:rsidRPr="008B49CE" w:rsidRDefault="008B49CE" w:rsidP="008B49CE">
      <w:pPr>
        <w:pStyle w:val="EndNoteBibliography"/>
        <w:ind w:left="720" w:hanging="720"/>
        <w:rPr>
          <w:noProof/>
        </w:rPr>
      </w:pPr>
      <w:r w:rsidRPr="008B49CE">
        <w:rPr>
          <w:noProof/>
        </w:rPr>
        <w:t xml:space="preserve">Cohen, J. (1992). A power primer. </w:t>
      </w:r>
      <w:r w:rsidRPr="008B49CE">
        <w:rPr>
          <w:i/>
          <w:noProof/>
        </w:rPr>
        <w:t>Psychological Bulletin, 112</w:t>
      </w:r>
      <w:r w:rsidRPr="008B49CE">
        <w:rPr>
          <w:noProof/>
        </w:rPr>
        <w:t>, 155-159. doi:10.1037/0033-2909.112.1.155</w:t>
      </w:r>
    </w:p>
    <w:p w14:paraId="0BF4793A" w14:textId="77777777" w:rsidR="008B49CE" w:rsidRPr="008B49CE" w:rsidRDefault="008B49CE" w:rsidP="008B49CE">
      <w:pPr>
        <w:pStyle w:val="EndNoteBibliography"/>
        <w:ind w:left="720" w:hanging="720"/>
        <w:rPr>
          <w:noProof/>
        </w:rPr>
      </w:pPr>
      <w:r w:rsidRPr="008B49CE">
        <w:rPr>
          <w:noProof/>
        </w:rPr>
        <w:t xml:space="preserve">DeCoster, J., Sparks, E. A., Sparks, J. C., Sparks, G. G., &amp; Sparks, C. W. (2015). Opportunistic biases: Their origins, effects, and an integrated solution. </w:t>
      </w:r>
      <w:r w:rsidRPr="008B49CE">
        <w:rPr>
          <w:i/>
          <w:noProof/>
        </w:rPr>
        <w:t>American Psychologist, 70</w:t>
      </w:r>
      <w:r w:rsidRPr="008B49CE">
        <w:rPr>
          <w:noProof/>
        </w:rPr>
        <w:t>, 499-514. doi:10.1037/a0039191</w:t>
      </w:r>
    </w:p>
    <w:p w14:paraId="7911EFA3" w14:textId="77777777" w:rsidR="008B49CE" w:rsidRPr="008B49CE" w:rsidRDefault="008B49CE" w:rsidP="008B49CE">
      <w:pPr>
        <w:pStyle w:val="EndNoteBibliography"/>
        <w:ind w:left="720" w:hanging="720"/>
        <w:rPr>
          <w:noProof/>
        </w:rPr>
      </w:pPr>
      <w:r w:rsidRPr="008B49CE">
        <w:rPr>
          <w:noProof/>
        </w:rPr>
        <w:t xml:space="preserve">Egger, M., Smith, G. D., Schneider, M., &amp; Minder, C. (1997). Bias in meta-analysis detected by a simple, graphical test. </w:t>
      </w:r>
      <w:r w:rsidRPr="008B49CE">
        <w:rPr>
          <w:i/>
          <w:noProof/>
        </w:rPr>
        <w:t>BMJ, 315</w:t>
      </w:r>
      <w:r w:rsidRPr="008B49CE">
        <w:rPr>
          <w:noProof/>
        </w:rPr>
        <w:t xml:space="preserve">, 629. </w:t>
      </w:r>
    </w:p>
    <w:p w14:paraId="23CFB62B" w14:textId="77777777" w:rsidR="008B49CE" w:rsidRPr="008B49CE" w:rsidRDefault="008B49CE" w:rsidP="008B49CE">
      <w:pPr>
        <w:pStyle w:val="EndNoteBibliography"/>
        <w:ind w:left="720" w:hanging="720"/>
        <w:rPr>
          <w:noProof/>
        </w:rPr>
      </w:pPr>
      <w:r w:rsidRPr="008B49CE">
        <w:rPr>
          <w:noProof/>
        </w:rPr>
        <w:t xml:space="preserve">Fanelli, D. (2010). “Positive” Results Increase Down the Hierarchy of the Sciences. </w:t>
      </w:r>
      <w:r w:rsidRPr="008B49CE">
        <w:rPr>
          <w:i/>
          <w:noProof/>
        </w:rPr>
        <w:t>PLOS ONE, 5</w:t>
      </w:r>
      <w:r w:rsidRPr="008B49CE">
        <w:rPr>
          <w:noProof/>
        </w:rPr>
        <w:t>, e10068. doi:10.1371/journal.pone.0010068</w:t>
      </w:r>
    </w:p>
    <w:p w14:paraId="657D0572" w14:textId="77777777" w:rsidR="008B49CE" w:rsidRPr="008B49CE" w:rsidRDefault="008B49CE" w:rsidP="008B49CE">
      <w:pPr>
        <w:pStyle w:val="EndNoteBibliography"/>
        <w:ind w:left="720" w:hanging="720"/>
        <w:rPr>
          <w:noProof/>
        </w:rPr>
      </w:pPr>
      <w:r w:rsidRPr="008B49CE">
        <w:rPr>
          <w:noProof/>
        </w:rPr>
        <w:t xml:space="preserve">Faul, F., Erdfelder, E., Lang, A.-G., &amp; Buchner, A. (2007). G*Power 3: A flexible statistical power analysis program for the social, behavioral, and biomedical sciences. </w:t>
      </w:r>
      <w:r w:rsidRPr="008B49CE">
        <w:rPr>
          <w:i/>
          <w:noProof/>
        </w:rPr>
        <w:t>Behavior Research Methods, 39</w:t>
      </w:r>
      <w:r w:rsidRPr="008B49CE">
        <w:rPr>
          <w:noProof/>
        </w:rPr>
        <w:t>, 175-191. doi:10.3758/bf03193146</w:t>
      </w:r>
    </w:p>
    <w:p w14:paraId="12CFF002" w14:textId="6FF8D439" w:rsidR="008B49CE" w:rsidRPr="008B49CE" w:rsidRDefault="008B49CE" w:rsidP="008B49CE">
      <w:pPr>
        <w:pStyle w:val="EndNoteBibliography"/>
        <w:ind w:left="720" w:hanging="720"/>
        <w:rPr>
          <w:noProof/>
        </w:rPr>
      </w:pPr>
      <w:r w:rsidRPr="008B49CE">
        <w:rPr>
          <w:noProof/>
        </w:rPr>
        <w:t xml:space="preserve">Gignac, G. E., &amp; Szodorai, E. T. (2016). Effect size guidelines for individual differences researchers. </w:t>
      </w:r>
      <w:r w:rsidRPr="008B49CE">
        <w:rPr>
          <w:i/>
          <w:noProof/>
        </w:rPr>
        <w:t>Personality and Individual Differences, 102</w:t>
      </w:r>
      <w:r w:rsidRPr="008B49CE">
        <w:rPr>
          <w:noProof/>
        </w:rPr>
        <w:t>, 74-78. doi:</w:t>
      </w:r>
      <w:hyperlink r:id="rId25" w:history="1">
        <w:r w:rsidRPr="008B49CE">
          <w:rPr>
            <w:rStyle w:val="Hyperlink"/>
            <w:noProof/>
          </w:rPr>
          <w:t>https://doi.org/10.1016/j.paid.2016.06.069</w:t>
        </w:r>
      </w:hyperlink>
    </w:p>
    <w:p w14:paraId="359A5410" w14:textId="77777777" w:rsidR="008B49CE" w:rsidRPr="008B49CE" w:rsidRDefault="008B49CE" w:rsidP="008B49CE">
      <w:pPr>
        <w:pStyle w:val="EndNoteBibliography"/>
        <w:ind w:left="720" w:hanging="720"/>
        <w:rPr>
          <w:noProof/>
        </w:rPr>
      </w:pPr>
      <w:r w:rsidRPr="008B49CE">
        <w:rPr>
          <w:noProof/>
        </w:rPr>
        <w:lastRenderedPageBreak/>
        <w:t xml:space="preserve">Haase, R. F. (1974). Power analysis of research in counselor education. </w:t>
      </w:r>
      <w:r w:rsidRPr="008B49CE">
        <w:rPr>
          <w:i/>
          <w:noProof/>
        </w:rPr>
        <w:t>Counselor Education and Supervision, 14</w:t>
      </w:r>
      <w:r w:rsidRPr="008B49CE">
        <w:rPr>
          <w:noProof/>
        </w:rPr>
        <w:t xml:space="preserve">, 124-132. </w:t>
      </w:r>
    </w:p>
    <w:p w14:paraId="2FD6C9E6" w14:textId="77777777" w:rsidR="008B49CE" w:rsidRPr="008B49CE" w:rsidRDefault="008B49CE" w:rsidP="008B49CE">
      <w:pPr>
        <w:pStyle w:val="EndNoteBibliography"/>
        <w:ind w:left="720" w:hanging="720"/>
        <w:rPr>
          <w:noProof/>
        </w:rPr>
      </w:pPr>
      <w:r w:rsidRPr="008B49CE">
        <w:rPr>
          <w:noProof/>
        </w:rPr>
        <w:t xml:space="preserve">Hedges, L. V. (1992). Modeling Publication Selection Effects in Meta-Analysis. </w:t>
      </w:r>
      <w:r w:rsidRPr="008B49CE">
        <w:rPr>
          <w:i/>
          <w:noProof/>
        </w:rPr>
        <w:t>Statistical Science, 7</w:t>
      </w:r>
      <w:r w:rsidRPr="008B49CE">
        <w:rPr>
          <w:noProof/>
        </w:rPr>
        <w:t xml:space="preserve">, 246-255. </w:t>
      </w:r>
    </w:p>
    <w:p w14:paraId="3F62A08A" w14:textId="5B9E51D7" w:rsidR="008B49CE" w:rsidRPr="008B49CE" w:rsidRDefault="008B49CE" w:rsidP="008B49CE">
      <w:pPr>
        <w:pStyle w:val="EndNoteBibliography"/>
        <w:ind w:left="720" w:hanging="720"/>
        <w:rPr>
          <w:noProof/>
        </w:rPr>
      </w:pPr>
      <w:r w:rsidRPr="008B49CE">
        <w:rPr>
          <w:noProof/>
        </w:rPr>
        <w:t xml:space="preserve">Hunter, J. E., &amp; Schmidt, F. L. (2004). </w:t>
      </w:r>
      <w:r w:rsidRPr="008B49CE">
        <w:rPr>
          <w:i/>
          <w:noProof/>
        </w:rPr>
        <w:t xml:space="preserve">Methods of Meta-Analysis: Correcting Error and Bias in Research Findings </w:t>
      </w:r>
      <w:r w:rsidRPr="008B49CE">
        <w:rPr>
          <w:noProof/>
        </w:rPr>
        <w:t xml:space="preserve"> Retrieved from </w:t>
      </w:r>
      <w:hyperlink r:id="rId26" w:history="1">
        <w:r w:rsidRPr="008B49CE">
          <w:rPr>
            <w:rStyle w:val="Hyperlink"/>
            <w:noProof/>
          </w:rPr>
          <w:t>http://methods.sagepub.com/book/methods-of-meta-analysis-3e</w:t>
        </w:r>
      </w:hyperlink>
      <w:r w:rsidRPr="008B49CE">
        <w:rPr>
          <w:noProof/>
        </w:rPr>
        <w:t xml:space="preserve"> doi:10.4135/9781483398105</w:t>
      </w:r>
    </w:p>
    <w:p w14:paraId="61EBF04E" w14:textId="77777777" w:rsidR="008B49CE" w:rsidRPr="008B49CE" w:rsidRDefault="008B49CE" w:rsidP="008B49CE">
      <w:pPr>
        <w:pStyle w:val="EndNoteBibliography"/>
        <w:ind w:left="720" w:hanging="720"/>
        <w:rPr>
          <w:noProof/>
        </w:rPr>
      </w:pPr>
      <w:r w:rsidRPr="008B49CE">
        <w:rPr>
          <w:noProof/>
        </w:rPr>
        <w:t xml:space="preserve">Ioannidis, J. P. A. (2008). Why most discovered true associations are inflated. </w:t>
      </w:r>
      <w:r w:rsidRPr="008B49CE">
        <w:rPr>
          <w:i/>
          <w:noProof/>
        </w:rPr>
        <w:t>Epidemiology, 19</w:t>
      </w:r>
      <w:r w:rsidRPr="008B49CE">
        <w:rPr>
          <w:noProof/>
        </w:rPr>
        <w:t>, 640-648. doi:10.1097/EDE.0b013e31818131e7</w:t>
      </w:r>
    </w:p>
    <w:p w14:paraId="68F2CB9D" w14:textId="77777777" w:rsidR="008B49CE" w:rsidRPr="008B49CE" w:rsidRDefault="008B49CE" w:rsidP="008B49CE">
      <w:pPr>
        <w:pStyle w:val="EndNoteBibliography"/>
        <w:ind w:left="720" w:hanging="720"/>
        <w:rPr>
          <w:noProof/>
        </w:rPr>
      </w:pPr>
      <w:r w:rsidRPr="008B49CE">
        <w:rPr>
          <w:noProof/>
        </w:rPr>
        <w:t xml:space="preserve">LeBel, E. P., McCarthy, R. J., Earp, B. D., Elson, M., &amp; Vanpaemel, W. (2018). A Unified Framework to Quantify the Credibility of Scientific Findings. </w:t>
      </w:r>
      <w:r w:rsidRPr="008B49CE">
        <w:rPr>
          <w:i/>
          <w:noProof/>
        </w:rPr>
        <w:t>Advances In Methods and Practices in Psychological Science</w:t>
      </w:r>
      <w:r w:rsidRPr="008B49CE">
        <w:rPr>
          <w:noProof/>
        </w:rPr>
        <w:t>, 2515245918787489. doi:10.1177/2515245918787489</w:t>
      </w:r>
    </w:p>
    <w:p w14:paraId="3D8510BF" w14:textId="77777777" w:rsidR="008B49CE" w:rsidRPr="008B49CE" w:rsidRDefault="008B49CE" w:rsidP="008B49CE">
      <w:pPr>
        <w:pStyle w:val="EndNoteBibliography"/>
        <w:ind w:left="720" w:hanging="720"/>
        <w:rPr>
          <w:noProof/>
        </w:rPr>
      </w:pPr>
      <w:r w:rsidRPr="008B49CE">
        <w:rPr>
          <w:noProof/>
        </w:rPr>
        <w:t xml:space="preserve">Marín-Martínez, F., &amp; Sánchez-Meca, J. (2009). Weighting by Inverse Variance or by Sample Size in Random-Effects Meta-Analysis. </w:t>
      </w:r>
      <w:r w:rsidRPr="008B49CE">
        <w:rPr>
          <w:i/>
          <w:noProof/>
        </w:rPr>
        <w:t>Educational and psychological measurement, 70</w:t>
      </w:r>
      <w:r w:rsidRPr="008B49CE">
        <w:rPr>
          <w:noProof/>
        </w:rPr>
        <w:t>, 56-73. doi:10.1177/0013164409344534</w:t>
      </w:r>
    </w:p>
    <w:p w14:paraId="76DFF94B" w14:textId="77777777" w:rsidR="008B49CE" w:rsidRPr="008B49CE" w:rsidRDefault="008B49CE" w:rsidP="008B49CE">
      <w:pPr>
        <w:pStyle w:val="EndNoteBibliography"/>
        <w:ind w:left="720" w:hanging="720"/>
        <w:rPr>
          <w:noProof/>
        </w:rPr>
      </w:pPr>
      <w:r w:rsidRPr="008B49CE">
        <w:rPr>
          <w:noProof/>
        </w:rPr>
        <w:t xml:space="preserve">Maxwell, S. E., Lau, M. Y., &amp; Howard, G. S. (2015). Is psychology suffering from a replication crisis? What does “failure to replicate” really mean? </w:t>
      </w:r>
      <w:r w:rsidRPr="008B49CE">
        <w:rPr>
          <w:i/>
          <w:noProof/>
        </w:rPr>
        <w:t>American Psychologist, 70</w:t>
      </w:r>
      <w:r w:rsidRPr="008B49CE">
        <w:rPr>
          <w:noProof/>
        </w:rPr>
        <w:t>, 487-498. doi:10.1037/a0039400</w:t>
      </w:r>
    </w:p>
    <w:p w14:paraId="00C138F3" w14:textId="77777777" w:rsidR="008B49CE" w:rsidRPr="008B49CE" w:rsidRDefault="008B49CE" w:rsidP="008B49CE">
      <w:pPr>
        <w:pStyle w:val="EndNoteBibliography"/>
        <w:ind w:left="720" w:hanging="720"/>
        <w:rPr>
          <w:noProof/>
        </w:rPr>
      </w:pPr>
      <w:r w:rsidRPr="008B49CE">
        <w:rPr>
          <w:noProof/>
        </w:rPr>
        <w:t xml:space="preserve">Miller, J. J. (1978). The Inverse of the Freeman – Tukey Double Arcsine Transformation. </w:t>
      </w:r>
      <w:r w:rsidRPr="008B49CE">
        <w:rPr>
          <w:i/>
          <w:noProof/>
        </w:rPr>
        <w:t>The American Statistician, 32</w:t>
      </w:r>
      <w:r w:rsidRPr="008B49CE">
        <w:rPr>
          <w:noProof/>
        </w:rPr>
        <w:t>, 138-138. doi:10.1080/00031305.1978.10479283</w:t>
      </w:r>
    </w:p>
    <w:p w14:paraId="6C8A28CF" w14:textId="77777777" w:rsidR="008B49CE" w:rsidRPr="008B49CE" w:rsidRDefault="008B49CE" w:rsidP="008B49CE">
      <w:pPr>
        <w:pStyle w:val="EndNoteBibliography"/>
        <w:ind w:left="720" w:hanging="720"/>
        <w:rPr>
          <w:noProof/>
        </w:rPr>
      </w:pPr>
      <w:r w:rsidRPr="008B49CE">
        <w:rPr>
          <w:noProof/>
        </w:rPr>
        <w:t xml:space="preserve">Moher, D., Hopewell, S., Schulz, K. F., Montori, V., Gøtzsche, P. C., Devereaux, P. J., . . . Altman, D. G. (2010). CONSORT 2010 Explanation and Elaboration: Updated guidelines for reporting parallel group randomised trials. </w:t>
      </w:r>
      <w:r w:rsidRPr="008B49CE">
        <w:rPr>
          <w:i/>
          <w:noProof/>
        </w:rPr>
        <w:t>Journal of Clinical Epidemiology, 63</w:t>
      </w:r>
      <w:r w:rsidRPr="008B49CE">
        <w:rPr>
          <w:noProof/>
        </w:rPr>
        <w:t>, e1-e37. doi:10.1016/j.jclinepi.2010.03.004</w:t>
      </w:r>
    </w:p>
    <w:p w14:paraId="129A3D03" w14:textId="77777777" w:rsidR="008B49CE" w:rsidRPr="008B49CE" w:rsidRDefault="008B49CE" w:rsidP="008B49CE">
      <w:pPr>
        <w:pStyle w:val="EndNoteBibliography"/>
        <w:ind w:left="720" w:hanging="720"/>
        <w:rPr>
          <w:noProof/>
        </w:rPr>
      </w:pPr>
      <w:r w:rsidRPr="008B49CE">
        <w:rPr>
          <w:noProof/>
        </w:rPr>
        <w:t xml:space="preserve">Moher, D., Schulz, K. F., &amp; Altman, D. G. (2001). The CONSORT statement: revised recommendations for improving the quality of reports of parallel group randomized trials. </w:t>
      </w:r>
      <w:r w:rsidRPr="008B49CE">
        <w:rPr>
          <w:i/>
          <w:noProof/>
        </w:rPr>
        <w:t>BMC Medical Research Methodology, 1</w:t>
      </w:r>
      <w:r w:rsidRPr="008B49CE">
        <w:rPr>
          <w:noProof/>
        </w:rPr>
        <w:t>, 2. doi:10.1186/1471-2288-1-2</w:t>
      </w:r>
    </w:p>
    <w:p w14:paraId="2091FEE0" w14:textId="77777777" w:rsidR="008B49CE" w:rsidRPr="008B49CE" w:rsidRDefault="008B49CE" w:rsidP="008B49CE">
      <w:pPr>
        <w:pStyle w:val="EndNoteBibliography"/>
        <w:ind w:left="720" w:hanging="720"/>
        <w:rPr>
          <w:noProof/>
        </w:rPr>
      </w:pPr>
      <w:r w:rsidRPr="008B49CE">
        <w:rPr>
          <w:noProof/>
        </w:rPr>
        <w:t xml:space="preserve">Morris, C. N. (1983). Parametric Empirical Bayes Inference: Theory and Applications. </w:t>
      </w:r>
      <w:r w:rsidRPr="008B49CE">
        <w:rPr>
          <w:i/>
          <w:noProof/>
        </w:rPr>
        <w:t>Journal of the American Statistical Association, 78</w:t>
      </w:r>
      <w:r w:rsidRPr="008B49CE">
        <w:rPr>
          <w:noProof/>
        </w:rPr>
        <w:t>, 47-55. doi:10.1080/01621459.1983.10477920</w:t>
      </w:r>
    </w:p>
    <w:p w14:paraId="211673B4" w14:textId="77777777" w:rsidR="008B49CE" w:rsidRPr="008B49CE" w:rsidRDefault="008B49CE" w:rsidP="008B49CE">
      <w:pPr>
        <w:pStyle w:val="EndNoteBibliography"/>
        <w:ind w:left="720" w:hanging="720"/>
        <w:rPr>
          <w:noProof/>
        </w:rPr>
      </w:pPr>
      <w:r w:rsidRPr="008B49CE">
        <w:rPr>
          <w:noProof/>
        </w:rPr>
        <w:t xml:space="preserve">Obrecht, N. A., Chapman, G. B., &amp; Gelman, R. (2007). Intuitive tests: Lay use of statistical information. </w:t>
      </w:r>
      <w:r w:rsidRPr="008B49CE">
        <w:rPr>
          <w:i/>
          <w:noProof/>
        </w:rPr>
        <w:t>Psychonomic Bulletin &amp; Review, 14</w:t>
      </w:r>
      <w:r w:rsidRPr="008B49CE">
        <w:rPr>
          <w:noProof/>
        </w:rPr>
        <w:t>, 1147-1152. doi:10.3758/BF03193104</w:t>
      </w:r>
    </w:p>
    <w:p w14:paraId="04DC3580" w14:textId="77777777" w:rsidR="008B49CE" w:rsidRPr="008B49CE" w:rsidRDefault="008B49CE" w:rsidP="008B49CE">
      <w:pPr>
        <w:pStyle w:val="EndNoteBibliography"/>
        <w:ind w:left="720" w:hanging="720"/>
        <w:rPr>
          <w:noProof/>
        </w:rPr>
      </w:pPr>
      <w:r w:rsidRPr="008B49CE">
        <w:rPr>
          <w:noProof/>
        </w:rPr>
        <w:t xml:space="preserve">Orme, J. G., &amp; Combs-Orme, T. D. (1986). Statistical power and Type II errors in social work research. </w:t>
      </w:r>
      <w:r w:rsidRPr="008B49CE">
        <w:rPr>
          <w:i/>
          <w:noProof/>
        </w:rPr>
        <w:t>Social Work Research and Abstracts, 22</w:t>
      </w:r>
      <w:r w:rsidRPr="008B49CE">
        <w:rPr>
          <w:noProof/>
        </w:rPr>
        <w:t>, 3-10. doi:10.1093/swra/22.3.3</w:t>
      </w:r>
    </w:p>
    <w:p w14:paraId="22C5E4E1" w14:textId="03766A81" w:rsidR="008B49CE" w:rsidRPr="008B49CE" w:rsidRDefault="008B49CE" w:rsidP="008B49CE">
      <w:pPr>
        <w:pStyle w:val="EndNoteBibliography"/>
        <w:ind w:left="720" w:hanging="720"/>
        <w:rPr>
          <w:noProof/>
        </w:rPr>
      </w:pPr>
      <w:r w:rsidRPr="008B49CE">
        <w:rPr>
          <w:noProof/>
        </w:rPr>
        <w:t xml:space="preserve">Poisot, T. (2010). Getting data from an image </w:t>
      </w:r>
      <w:r w:rsidRPr="008B49CE">
        <w:rPr>
          <w:i/>
          <w:noProof/>
        </w:rPr>
        <w:t>Data visualization (in R).</w:t>
      </w:r>
      <w:r w:rsidRPr="008B49CE">
        <w:rPr>
          <w:noProof/>
        </w:rPr>
        <w:t xml:space="preserve">  Retrieved from </w:t>
      </w:r>
      <w:hyperlink r:id="rId27" w:history="1">
        <w:r w:rsidRPr="008B49CE">
          <w:rPr>
            <w:rStyle w:val="Hyperlink"/>
            <w:noProof/>
          </w:rPr>
          <w:t>https://rdataviz.wordpress.com/2010/03/05/getting-data-from-an-image-introductory-post/</w:t>
        </w:r>
      </w:hyperlink>
    </w:p>
    <w:p w14:paraId="70311A4C" w14:textId="77777777" w:rsidR="008B49CE" w:rsidRPr="008B49CE" w:rsidRDefault="008B49CE" w:rsidP="008B49CE">
      <w:pPr>
        <w:pStyle w:val="EndNoteBibliography"/>
        <w:ind w:left="720" w:hanging="720"/>
        <w:rPr>
          <w:noProof/>
        </w:rPr>
      </w:pPr>
      <w:r w:rsidRPr="008B49CE">
        <w:rPr>
          <w:noProof/>
        </w:rPr>
        <w:t xml:space="preserve">Quintana, D. S. (2017). Statistical considerations for reporting and planning heart rate variability case‐control studies. </w:t>
      </w:r>
      <w:r w:rsidRPr="008B49CE">
        <w:rPr>
          <w:i/>
          <w:noProof/>
        </w:rPr>
        <w:t>Psychophysiology, 54</w:t>
      </w:r>
      <w:r w:rsidRPr="008B49CE">
        <w:rPr>
          <w:noProof/>
        </w:rPr>
        <w:t xml:space="preserve">, 344-349. </w:t>
      </w:r>
    </w:p>
    <w:p w14:paraId="5E87C12C" w14:textId="30020B88" w:rsidR="008B49CE" w:rsidRPr="008B49CE" w:rsidRDefault="008B49CE" w:rsidP="008B49CE">
      <w:pPr>
        <w:pStyle w:val="EndNoteBibliography"/>
        <w:ind w:left="720" w:hanging="720"/>
        <w:rPr>
          <w:noProof/>
        </w:rPr>
      </w:pPr>
      <w:r w:rsidRPr="008B49CE">
        <w:rPr>
          <w:noProof/>
        </w:rPr>
        <w:t xml:space="preserve">R Development Core Team. (2018). R: A language and environment for statistical computing (Version 3.5.0). Vienna, Austria: R Foundation for Statistical Computing. Retrieved from </w:t>
      </w:r>
      <w:hyperlink r:id="rId28" w:history="1">
        <w:r w:rsidRPr="008B49CE">
          <w:rPr>
            <w:rStyle w:val="Hyperlink"/>
            <w:noProof/>
          </w:rPr>
          <w:t>http://www.R-project.org</w:t>
        </w:r>
      </w:hyperlink>
    </w:p>
    <w:p w14:paraId="49A511D1" w14:textId="77777777" w:rsidR="008B49CE" w:rsidRPr="008B49CE" w:rsidRDefault="008B49CE" w:rsidP="008B49CE">
      <w:pPr>
        <w:pStyle w:val="EndNoteBibliography"/>
        <w:ind w:left="720" w:hanging="720"/>
        <w:rPr>
          <w:noProof/>
        </w:rPr>
      </w:pPr>
      <w:r w:rsidRPr="008B49CE">
        <w:rPr>
          <w:noProof/>
        </w:rPr>
        <w:t xml:space="preserve">Robinson, G. K. (1991). That BLUP is a Good Thing: The Estimation of Random Effects. </w:t>
      </w:r>
      <w:r w:rsidRPr="008B49CE">
        <w:rPr>
          <w:i/>
          <w:noProof/>
        </w:rPr>
        <w:t>Statistical Science, 6</w:t>
      </w:r>
      <w:r w:rsidRPr="008B49CE">
        <w:rPr>
          <w:noProof/>
        </w:rPr>
        <w:t xml:space="preserve">, 15-32. </w:t>
      </w:r>
    </w:p>
    <w:p w14:paraId="605F5DC5" w14:textId="77777777" w:rsidR="008B49CE" w:rsidRPr="008B49CE" w:rsidRDefault="008B49CE" w:rsidP="008B49CE">
      <w:pPr>
        <w:pStyle w:val="EndNoteBibliography"/>
        <w:ind w:left="720" w:hanging="720"/>
        <w:rPr>
          <w:noProof/>
        </w:rPr>
      </w:pPr>
      <w:r w:rsidRPr="008B49CE">
        <w:rPr>
          <w:noProof/>
        </w:rPr>
        <w:lastRenderedPageBreak/>
        <w:t xml:space="preserve">Rossi, J. S. (1990). Statistical power of psychological research: what have we gained in 20 years? </w:t>
      </w:r>
      <w:r w:rsidRPr="008B49CE">
        <w:rPr>
          <w:i/>
          <w:noProof/>
        </w:rPr>
        <w:t>J Consult Clin Psychol, 58</w:t>
      </w:r>
      <w:r w:rsidRPr="008B49CE">
        <w:rPr>
          <w:noProof/>
        </w:rPr>
        <w:t xml:space="preserve">, 646-656. </w:t>
      </w:r>
    </w:p>
    <w:p w14:paraId="3C6E2990" w14:textId="77777777" w:rsidR="008B49CE" w:rsidRPr="008B49CE" w:rsidRDefault="008B49CE" w:rsidP="008B49CE">
      <w:pPr>
        <w:pStyle w:val="EndNoteBibliography"/>
        <w:ind w:left="720" w:hanging="720"/>
        <w:rPr>
          <w:noProof/>
        </w:rPr>
      </w:pPr>
      <w:r w:rsidRPr="008B49CE">
        <w:rPr>
          <w:noProof/>
        </w:rPr>
        <w:t xml:space="preserve">Schönbrodt, F. D., &amp; Wagenmakers, E.-J. (2017). Bayes factor design analysis: Planning for compelling evidence. </w:t>
      </w:r>
      <w:r w:rsidRPr="008B49CE">
        <w:rPr>
          <w:i/>
          <w:noProof/>
        </w:rPr>
        <w:t>Psychonomic Bulletin &amp; Review</w:t>
      </w:r>
      <w:r w:rsidRPr="008B49CE">
        <w:rPr>
          <w:noProof/>
        </w:rPr>
        <w:t>. doi:10.3758/s13423-017-1230-y</w:t>
      </w:r>
    </w:p>
    <w:p w14:paraId="47FAA2B8" w14:textId="77777777" w:rsidR="008B49CE" w:rsidRPr="008B49CE" w:rsidRDefault="008B49CE" w:rsidP="008B49CE">
      <w:pPr>
        <w:pStyle w:val="EndNoteBibliography"/>
        <w:ind w:left="720" w:hanging="720"/>
        <w:rPr>
          <w:noProof/>
        </w:rPr>
      </w:pPr>
      <w:r w:rsidRPr="008B49CE">
        <w:rPr>
          <w:noProof/>
        </w:rPr>
        <w:t xml:space="preserve">Sedlmeier, P., &amp; Gigerenzer, G. (1989). Do studies of statistical power have an effect on the power of studies? </w:t>
      </w:r>
      <w:r w:rsidRPr="008B49CE">
        <w:rPr>
          <w:i/>
          <w:noProof/>
        </w:rPr>
        <w:t>Psychological Bulletin, 105</w:t>
      </w:r>
      <w:r w:rsidRPr="008B49CE">
        <w:rPr>
          <w:noProof/>
        </w:rPr>
        <w:t>, 309-316. doi:10.1037/0033-2909.105.2.309</w:t>
      </w:r>
    </w:p>
    <w:p w14:paraId="543D808E" w14:textId="77777777" w:rsidR="008B49CE" w:rsidRPr="008B49CE" w:rsidRDefault="008B49CE" w:rsidP="008B49CE">
      <w:pPr>
        <w:pStyle w:val="EndNoteBibliography"/>
        <w:ind w:left="720" w:hanging="720"/>
        <w:rPr>
          <w:noProof/>
        </w:rPr>
      </w:pPr>
      <w:r w:rsidRPr="008B49CE">
        <w:rPr>
          <w:noProof/>
        </w:rPr>
        <w:t xml:space="preserve">Smith, D. R., Hardy, I. C., &amp; Gammell, M. P. (2011). Power rangers: No improvement in the statistical power of analyses published in Animal Behaviour. </w:t>
      </w:r>
      <w:r w:rsidRPr="008B49CE">
        <w:rPr>
          <w:i/>
          <w:noProof/>
        </w:rPr>
        <w:t>Animal Behaviour, 81</w:t>
      </w:r>
      <w:r w:rsidRPr="008B49CE">
        <w:rPr>
          <w:noProof/>
        </w:rPr>
        <w:t xml:space="preserve">, 347-352. </w:t>
      </w:r>
    </w:p>
    <w:p w14:paraId="156EAA89" w14:textId="77777777" w:rsidR="008B49CE" w:rsidRPr="008B49CE" w:rsidRDefault="008B49CE" w:rsidP="008B49CE">
      <w:pPr>
        <w:pStyle w:val="EndNoteBibliography"/>
        <w:ind w:left="720" w:hanging="720"/>
        <w:rPr>
          <w:noProof/>
        </w:rPr>
      </w:pPr>
      <w:r w:rsidRPr="008B49CE">
        <w:rPr>
          <w:noProof/>
        </w:rPr>
        <w:t xml:space="preserve">Snijders, T. A., &amp; Bosker, R. J. (1993). Standard errors and sample sizes for two-level research. </w:t>
      </w:r>
      <w:r w:rsidRPr="008B49CE">
        <w:rPr>
          <w:i/>
          <w:noProof/>
        </w:rPr>
        <w:t>Journal of Educational Statistics, 18</w:t>
      </w:r>
      <w:r w:rsidRPr="008B49CE">
        <w:rPr>
          <w:noProof/>
        </w:rPr>
        <w:t>, 237-259. doi:10.2307/1165134</w:t>
      </w:r>
    </w:p>
    <w:p w14:paraId="6CBB5E1D" w14:textId="77777777" w:rsidR="008B49CE" w:rsidRPr="008B49CE" w:rsidRDefault="008B49CE" w:rsidP="008B49CE">
      <w:pPr>
        <w:pStyle w:val="EndNoteBibliography"/>
        <w:ind w:left="720" w:hanging="720"/>
        <w:rPr>
          <w:noProof/>
        </w:rPr>
      </w:pPr>
      <w:r w:rsidRPr="008B49CE">
        <w:rPr>
          <w:noProof/>
        </w:rPr>
        <w:t xml:space="preserve">Szucs, D., &amp; Ioannidis, J. P. A. (2017). Empirical assessment of published effect sizes and power in the recent cognitive neuroscience and psychology literature. </w:t>
      </w:r>
      <w:r w:rsidRPr="008B49CE">
        <w:rPr>
          <w:i/>
          <w:noProof/>
        </w:rPr>
        <w:t>PLOS Biology, 15</w:t>
      </w:r>
      <w:r w:rsidRPr="008B49CE">
        <w:rPr>
          <w:noProof/>
        </w:rPr>
        <w:t>, e2000797. doi:10.1371/journal.pbio.2000797</w:t>
      </w:r>
    </w:p>
    <w:p w14:paraId="7F6D59FD" w14:textId="77777777" w:rsidR="008B49CE" w:rsidRPr="008B49CE" w:rsidRDefault="008B49CE" w:rsidP="008B49CE">
      <w:pPr>
        <w:pStyle w:val="EndNoteBibliography"/>
        <w:ind w:left="720" w:hanging="720"/>
        <w:rPr>
          <w:noProof/>
        </w:rPr>
      </w:pPr>
      <w:r w:rsidRPr="008B49CE">
        <w:rPr>
          <w:noProof/>
        </w:rPr>
        <w:t xml:space="preserve">Tversky, A., &amp; Kahneman, D. (1971). Belief in the law of small numbers. </w:t>
      </w:r>
      <w:r w:rsidRPr="008B49CE">
        <w:rPr>
          <w:i/>
          <w:noProof/>
        </w:rPr>
        <w:t>Psychological Bulletin, 76</w:t>
      </w:r>
      <w:r w:rsidRPr="008B49CE">
        <w:rPr>
          <w:noProof/>
        </w:rPr>
        <w:t>, 105-110. doi:10.1037/h0031322</w:t>
      </w:r>
    </w:p>
    <w:p w14:paraId="0F504F57" w14:textId="77777777" w:rsidR="008B49CE" w:rsidRPr="008B49CE" w:rsidRDefault="008B49CE" w:rsidP="008B49CE">
      <w:pPr>
        <w:pStyle w:val="EndNoteBibliography"/>
        <w:ind w:left="720" w:hanging="720"/>
        <w:rPr>
          <w:noProof/>
        </w:rPr>
      </w:pPr>
      <w:r w:rsidRPr="008B49CE">
        <w:rPr>
          <w:noProof/>
        </w:rPr>
        <w:t xml:space="preserve">Van Meter, E., &amp; Charnigo, R. (2014). Strengthening Interactions between Statisticians and Collaborators: Objectives and Sample Sizes. </w:t>
      </w:r>
      <w:r w:rsidRPr="008B49CE">
        <w:rPr>
          <w:i/>
          <w:noProof/>
        </w:rPr>
        <w:t>Journal of biometrics &amp; biostatistics, 5</w:t>
      </w:r>
      <w:r w:rsidRPr="008B49CE">
        <w:rPr>
          <w:noProof/>
        </w:rPr>
        <w:t>, e127. doi:10.4172/2155-6180.1000e127</w:t>
      </w:r>
    </w:p>
    <w:p w14:paraId="0928CCAA" w14:textId="77777777" w:rsidR="008B49CE" w:rsidRPr="008B49CE" w:rsidRDefault="008B49CE" w:rsidP="008B49CE">
      <w:pPr>
        <w:pStyle w:val="EndNoteBibliography"/>
        <w:ind w:left="720" w:hanging="720"/>
        <w:rPr>
          <w:noProof/>
        </w:rPr>
      </w:pPr>
      <w:r w:rsidRPr="008B49CE">
        <w:rPr>
          <w:noProof/>
        </w:rPr>
        <w:t xml:space="preserve">Viechtbauer, W. (2010). Conducting Meta-Analyses in R with the metafor Package. </w:t>
      </w:r>
      <w:r w:rsidRPr="008B49CE">
        <w:rPr>
          <w:i/>
          <w:noProof/>
        </w:rPr>
        <w:t>Journal Of Statistical Software, 36</w:t>
      </w:r>
      <w:r w:rsidRPr="008B49CE">
        <w:rPr>
          <w:noProof/>
        </w:rPr>
        <w:t>, 48. doi:10.18637/jss.v036.i03</w:t>
      </w:r>
    </w:p>
    <w:p w14:paraId="6F559101" w14:textId="77777777" w:rsidR="008B49CE" w:rsidRPr="008B49CE" w:rsidRDefault="008B49CE" w:rsidP="008B49CE">
      <w:pPr>
        <w:pStyle w:val="EndNoteBibliography"/>
        <w:ind w:left="720" w:hanging="720"/>
        <w:rPr>
          <w:noProof/>
        </w:rPr>
      </w:pPr>
      <w:r w:rsidRPr="008B49CE">
        <w:rPr>
          <w:noProof/>
        </w:rPr>
        <w:t xml:space="preserve">Wagenmakers, E.-J., Verhagen, J., Ly, A., Bakker, M., Lee, M. D., Matzke, D., . . . Morey, R. D. (2015). A power fallacy. </w:t>
      </w:r>
      <w:r w:rsidRPr="008B49CE">
        <w:rPr>
          <w:i/>
          <w:noProof/>
        </w:rPr>
        <w:t>Behavior Research Methods, 47</w:t>
      </w:r>
      <w:r w:rsidRPr="008B49CE">
        <w:rPr>
          <w:noProof/>
        </w:rPr>
        <w:t>, 913-917. doi:10.3758/s13428-014-0517-4</w:t>
      </w:r>
    </w:p>
    <w:p w14:paraId="344B6070" w14:textId="77777777" w:rsidR="008B49CE" w:rsidRPr="008B49CE" w:rsidRDefault="008B49CE" w:rsidP="008B49CE">
      <w:pPr>
        <w:pStyle w:val="EndNoteBibliography"/>
        <w:ind w:left="720" w:hanging="720"/>
        <w:rPr>
          <w:noProof/>
        </w:rPr>
      </w:pPr>
      <w:r w:rsidRPr="008B49CE">
        <w:rPr>
          <w:noProof/>
        </w:rPr>
        <w:t xml:space="preserve">Wan, X., Wang, W., Liu, J., &amp; Tong, T. (2014). Estimating the sample mean and standard deviation from the sample size, median, range and/or interquartile range. </w:t>
      </w:r>
      <w:r w:rsidRPr="008B49CE">
        <w:rPr>
          <w:i/>
          <w:noProof/>
        </w:rPr>
        <w:t>BMC Medical Research Methodology, 14</w:t>
      </w:r>
      <w:r w:rsidRPr="008B49CE">
        <w:rPr>
          <w:noProof/>
        </w:rPr>
        <w:t>, 135. doi:10.1186/1471-2288-14-135</w:t>
      </w:r>
    </w:p>
    <w:p w14:paraId="546A00C3" w14:textId="2EE6B074" w:rsidR="008B49CE" w:rsidRPr="008B49CE" w:rsidRDefault="008B49CE" w:rsidP="008B49CE">
      <w:pPr>
        <w:pStyle w:val="EndNoteBibliography"/>
        <w:ind w:left="720" w:hanging="720"/>
        <w:rPr>
          <w:noProof/>
        </w:rPr>
      </w:pPr>
      <w:r w:rsidRPr="008B49CE">
        <w:rPr>
          <w:noProof/>
        </w:rPr>
        <w:t xml:space="preserve">Westfall, J. (2015). PANGEA: Power ANalysis for GEneral Anova designs. </w:t>
      </w:r>
      <w:r w:rsidRPr="008B49CE">
        <w:rPr>
          <w:i/>
          <w:noProof/>
        </w:rPr>
        <w:t xml:space="preserve">Unpublished manuscript. Available at </w:t>
      </w:r>
      <w:hyperlink r:id="rId29" w:history="1">
        <w:r w:rsidRPr="008B49CE">
          <w:rPr>
            <w:rStyle w:val="Hyperlink"/>
            <w:i/>
            <w:noProof/>
          </w:rPr>
          <w:t>http://jakewestfall.org/publications/pangea.pdf</w:t>
        </w:r>
      </w:hyperlink>
      <w:r w:rsidRPr="008B49CE">
        <w:rPr>
          <w:noProof/>
        </w:rPr>
        <w:t xml:space="preserve">. </w:t>
      </w:r>
    </w:p>
    <w:p w14:paraId="6DDF30FA" w14:textId="77777777" w:rsidR="008B49CE" w:rsidRPr="008B49CE" w:rsidRDefault="008B49CE" w:rsidP="008B49CE">
      <w:pPr>
        <w:pStyle w:val="EndNoteBibliography"/>
        <w:ind w:left="720" w:hanging="720"/>
        <w:rPr>
          <w:noProof/>
        </w:rPr>
      </w:pPr>
      <w:r w:rsidRPr="008B49CE">
        <w:rPr>
          <w:noProof/>
        </w:rPr>
        <w:t xml:space="preserve">Wicherts, J. M., Veldkamp, C. L. S., Augusteijn, H. E. M., Bakker, M., van Aert, R. C. M., &amp; van Assen, M. A. L. M. (2016). Degrees of Freedom in Planning, Running, Analyzing, and Reporting Psychological Studies: A Checklist to Avoid p-Hacking. </w:t>
      </w:r>
      <w:r w:rsidRPr="008B49CE">
        <w:rPr>
          <w:i/>
          <w:noProof/>
        </w:rPr>
        <w:t>Frontiers in Psychology, 7</w:t>
      </w:r>
      <w:r w:rsidRPr="008B49CE">
        <w:rPr>
          <w:noProof/>
        </w:rPr>
        <w:t>, 1832. doi:10.3389/fpsyg.2016.01832</w:t>
      </w:r>
    </w:p>
    <w:p w14:paraId="51F962AF" w14:textId="77777777" w:rsidR="008B49CE" w:rsidRPr="008B49CE" w:rsidRDefault="008B49CE" w:rsidP="008B49CE">
      <w:pPr>
        <w:pStyle w:val="EndNoteBibliography"/>
        <w:ind w:left="720" w:hanging="720"/>
        <w:rPr>
          <w:noProof/>
        </w:rPr>
      </w:pPr>
      <w:r w:rsidRPr="008B49CE">
        <w:rPr>
          <w:noProof/>
        </w:rPr>
        <w:t xml:space="preserve">Wilkinson, L. (1999). Statistical methods in psychology journals: Guidelines and explanations. </w:t>
      </w:r>
      <w:r w:rsidRPr="008B49CE">
        <w:rPr>
          <w:i/>
          <w:noProof/>
        </w:rPr>
        <w:t>American Psychologist, 54</w:t>
      </w:r>
      <w:r w:rsidRPr="008B49CE">
        <w:rPr>
          <w:noProof/>
        </w:rPr>
        <w:t>, 594-604. doi:10.1037/0003-066X.54.8.594</w:t>
      </w:r>
    </w:p>
    <w:p w14:paraId="03B4D79A" w14:textId="77777777" w:rsidR="008B49CE" w:rsidRPr="008B49CE" w:rsidRDefault="008B49CE" w:rsidP="008B49CE">
      <w:pPr>
        <w:pStyle w:val="EndNoteBibliography"/>
        <w:ind w:left="720" w:hanging="720"/>
        <w:rPr>
          <w:noProof/>
        </w:rPr>
      </w:pPr>
      <w:r w:rsidRPr="008B49CE">
        <w:rPr>
          <w:noProof/>
        </w:rPr>
        <w:t xml:space="preserve">Woolley, T. W. (1983). A comprehensive power-analytic investigation of research in medical education. </w:t>
      </w:r>
      <w:r w:rsidRPr="008B49CE">
        <w:rPr>
          <w:i/>
          <w:noProof/>
        </w:rPr>
        <w:t>Journal of Medical Education, 58</w:t>
      </w:r>
      <w:r w:rsidRPr="008B49CE">
        <w:rPr>
          <w:noProof/>
        </w:rPr>
        <w:t xml:space="preserve">, 710-715. </w:t>
      </w:r>
    </w:p>
    <w:p w14:paraId="7DF80B48" w14:textId="612280D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5F0421A6" w14:textId="2566F846" w:rsidR="009070DE" w:rsidRPr="004422F7" w:rsidRDefault="00652F4A" w:rsidP="00955078">
      <w:pPr>
        <w:spacing w:line="360" w:lineRule="auto"/>
        <w:rPr>
          <w:rFonts w:cstheme="minorHAnsi"/>
        </w:rPr>
      </w:pPr>
      <w:bookmarkStart w:id="20"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20"/>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7BE906DD"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5410A6E0" w:rsidR="006C7F52" w:rsidRDefault="006C7F52">
      <w:pPr>
        <w:rPr>
          <w:rFonts w:cstheme="minorHAnsi"/>
        </w:rPr>
      </w:pPr>
      <w:r>
        <w:rPr>
          <w:rFonts w:cstheme="minorHAnsi"/>
        </w:rPr>
        <w:br w:type="page"/>
      </w:r>
    </w:p>
    <w:p w14:paraId="69999378" w14:textId="493C68E8" w:rsidR="003B5E36" w:rsidRDefault="00DC50FF" w:rsidP="0051040E">
      <w:pPr>
        <w:rPr>
          <w:rFonts w:cstheme="minorHAnsi"/>
          <w:b/>
        </w:rPr>
      </w:pPr>
      <w:r>
        <w:rPr>
          <w:rFonts w:cstheme="minorHAnsi"/>
          <w:b/>
        </w:rPr>
        <w:lastRenderedPageBreak/>
        <w:t>Supplementary materials</w:t>
      </w:r>
      <w:r w:rsidR="006C7F52" w:rsidRPr="008C6D84">
        <w:rPr>
          <w:rFonts w:cstheme="minorHAnsi"/>
          <w:b/>
        </w:rPr>
        <w:t xml:space="preserve"> </w:t>
      </w:r>
      <w:r w:rsidR="008C6D84" w:rsidRPr="008C6D84">
        <w:rPr>
          <w:rFonts w:cstheme="minorHAnsi"/>
          <w:b/>
        </w:rPr>
        <w:t>4</w:t>
      </w:r>
      <w:r w:rsidR="008C6D84">
        <w:rPr>
          <w:rFonts w:cstheme="minorHAnsi"/>
          <w:b/>
        </w:rPr>
        <w:t xml:space="preserve">. List </w:t>
      </w:r>
      <w:r w:rsidR="00C54083">
        <w:rPr>
          <w:rFonts w:cstheme="minorHAnsi"/>
          <w:b/>
        </w:rPr>
        <w:t xml:space="preserve">of </w:t>
      </w:r>
      <w:r w:rsidR="005C6587">
        <w:rPr>
          <w:rFonts w:cstheme="minorHAnsi"/>
          <w:b/>
        </w:rPr>
        <w:t xml:space="preserve">articles included in the </w:t>
      </w:r>
      <w:r w:rsidR="0077752C">
        <w:rPr>
          <w:rFonts w:cstheme="minorHAnsi"/>
          <w:b/>
        </w:rPr>
        <w:t>primary analysis</w:t>
      </w:r>
    </w:p>
    <w:tbl>
      <w:tblPr>
        <w:tblW w:w="9072" w:type="dxa"/>
        <w:tblLook w:val="04A0" w:firstRow="1" w:lastRow="0" w:firstColumn="1" w:lastColumn="0" w:noHBand="0" w:noVBand="1"/>
      </w:tblPr>
      <w:tblGrid>
        <w:gridCol w:w="3094"/>
        <w:gridCol w:w="2725"/>
        <w:gridCol w:w="1552"/>
        <w:gridCol w:w="1701"/>
      </w:tblGrid>
      <w:tr w:rsidR="003B5E36" w:rsidRPr="003B5E36" w14:paraId="01D308B8" w14:textId="77777777" w:rsidTr="0077752C">
        <w:trPr>
          <w:trHeight w:val="290"/>
        </w:trPr>
        <w:tc>
          <w:tcPr>
            <w:tcW w:w="3094" w:type="dxa"/>
            <w:tcBorders>
              <w:top w:val="nil"/>
              <w:left w:val="nil"/>
              <w:bottom w:val="nil"/>
              <w:right w:val="nil"/>
            </w:tcBorders>
            <w:shd w:val="clear" w:color="auto" w:fill="auto"/>
            <w:noWrap/>
            <w:vAlign w:val="bottom"/>
            <w:hideMark/>
          </w:tcPr>
          <w:p w14:paraId="12AB671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549D7B4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388FEC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04606A1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umber of included Articles</w:t>
            </w:r>
          </w:p>
        </w:tc>
      </w:tr>
      <w:tr w:rsidR="003B5E36" w:rsidRPr="003B5E36" w14:paraId="5358ABBB" w14:textId="77777777" w:rsidTr="0077752C">
        <w:trPr>
          <w:trHeight w:val="290"/>
        </w:trPr>
        <w:tc>
          <w:tcPr>
            <w:tcW w:w="3094" w:type="dxa"/>
            <w:tcBorders>
              <w:top w:val="nil"/>
              <w:left w:val="nil"/>
              <w:bottom w:val="nil"/>
              <w:right w:val="nil"/>
            </w:tcBorders>
            <w:shd w:val="clear" w:color="auto" w:fill="auto"/>
            <w:noWrap/>
            <w:vAlign w:val="bottom"/>
            <w:hideMark/>
          </w:tcPr>
          <w:p w14:paraId="180220D6"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24B268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B6917F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39C8470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455C7F71" w14:textId="77777777" w:rsidTr="0077752C">
        <w:trPr>
          <w:trHeight w:val="290"/>
        </w:trPr>
        <w:tc>
          <w:tcPr>
            <w:tcW w:w="3094" w:type="dxa"/>
            <w:tcBorders>
              <w:top w:val="nil"/>
              <w:left w:val="nil"/>
              <w:bottom w:val="nil"/>
              <w:right w:val="nil"/>
            </w:tcBorders>
            <w:shd w:val="clear" w:color="auto" w:fill="auto"/>
            <w:noWrap/>
            <w:vAlign w:val="bottom"/>
            <w:hideMark/>
          </w:tcPr>
          <w:p w14:paraId="0BC111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08D7C2A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8523E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6632C9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3B5E36" w:rsidRPr="003B5E36" w14:paraId="5792F896" w14:textId="77777777" w:rsidTr="0077752C">
        <w:trPr>
          <w:trHeight w:val="290"/>
        </w:trPr>
        <w:tc>
          <w:tcPr>
            <w:tcW w:w="3094" w:type="dxa"/>
            <w:tcBorders>
              <w:top w:val="nil"/>
              <w:left w:val="nil"/>
              <w:bottom w:val="nil"/>
              <w:right w:val="nil"/>
            </w:tcBorders>
            <w:shd w:val="clear" w:color="auto" w:fill="auto"/>
            <w:noWrap/>
            <w:vAlign w:val="bottom"/>
            <w:hideMark/>
          </w:tcPr>
          <w:p w14:paraId="0891DF7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5F3630F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D016D0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7AC0F5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19570354" w14:textId="77777777" w:rsidTr="0077752C">
        <w:trPr>
          <w:trHeight w:val="290"/>
        </w:trPr>
        <w:tc>
          <w:tcPr>
            <w:tcW w:w="3094" w:type="dxa"/>
            <w:tcBorders>
              <w:top w:val="nil"/>
              <w:left w:val="nil"/>
              <w:bottom w:val="nil"/>
              <w:right w:val="nil"/>
            </w:tcBorders>
            <w:shd w:val="clear" w:color="auto" w:fill="auto"/>
            <w:noWrap/>
            <w:vAlign w:val="bottom"/>
            <w:hideMark/>
          </w:tcPr>
          <w:p w14:paraId="3C5764B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BE97B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D02B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462BCCA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3B5E36" w:rsidRPr="003B5E36" w14:paraId="1308F9D8" w14:textId="77777777" w:rsidTr="0077752C">
        <w:trPr>
          <w:trHeight w:val="290"/>
        </w:trPr>
        <w:tc>
          <w:tcPr>
            <w:tcW w:w="3094" w:type="dxa"/>
            <w:tcBorders>
              <w:top w:val="nil"/>
              <w:left w:val="nil"/>
              <w:bottom w:val="nil"/>
              <w:right w:val="nil"/>
            </w:tcBorders>
            <w:shd w:val="clear" w:color="auto" w:fill="auto"/>
            <w:noWrap/>
            <w:vAlign w:val="bottom"/>
            <w:hideMark/>
          </w:tcPr>
          <w:p w14:paraId="3A276D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15926CF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6C3C9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2C5D516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3B5E36" w:rsidRPr="003B5E36" w14:paraId="1D70E5CB" w14:textId="77777777" w:rsidTr="0077752C">
        <w:trPr>
          <w:trHeight w:val="290"/>
        </w:trPr>
        <w:tc>
          <w:tcPr>
            <w:tcW w:w="3094" w:type="dxa"/>
            <w:tcBorders>
              <w:top w:val="nil"/>
              <w:left w:val="nil"/>
              <w:bottom w:val="nil"/>
              <w:right w:val="nil"/>
            </w:tcBorders>
            <w:shd w:val="clear" w:color="auto" w:fill="auto"/>
            <w:noWrap/>
            <w:vAlign w:val="bottom"/>
            <w:hideMark/>
          </w:tcPr>
          <w:p w14:paraId="5A659EF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07917A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304F1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1FBC7F6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3B5E36" w:rsidRPr="003B5E36" w14:paraId="3CB8906E" w14:textId="77777777" w:rsidTr="0077752C">
        <w:trPr>
          <w:trHeight w:val="290"/>
        </w:trPr>
        <w:tc>
          <w:tcPr>
            <w:tcW w:w="3094" w:type="dxa"/>
            <w:tcBorders>
              <w:top w:val="nil"/>
              <w:left w:val="nil"/>
              <w:bottom w:val="nil"/>
              <w:right w:val="nil"/>
            </w:tcBorders>
            <w:shd w:val="clear" w:color="auto" w:fill="auto"/>
            <w:noWrap/>
            <w:vAlign w:val="bottom"/>
            <w:hideMark/>
          </w:tcPr>
          <w:p w14:paraId="0F2C5FE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3467315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5DD11C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3CFFCF1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436E8AC6" w14:textId="77777777" w:rsidTr="0077752C">
        <w:trPr>
          <w:trHeight w:val="290"/>
        </w:trPr>
        <w:tc>
          <w:tcPr>
            <w:tcW w:w="3094" w:type="dxa"/>
            <w:tcBorders>
              <w:top w:val="nil"/>
              <w:left w:val="nil"/>
              <w:bottom w:val="nil"/>
              <w:right w:val="nil"/>
            </w:tcBorders>
            <w:shd w:val="clear" w:color="auto" w:fill="auto"/>
            <w:noWrap/>
            <w:vAlign w:val="bottom"/>
            <w:hideMark/>
          </w:tcPr>
          <w:p w14:paraId="0F89951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C2977F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ECD63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1E2C3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3B5E36" w:rsidRPr="003B5E36" w14:paraId="64505C20" w14:textId="77777777" w:rsidTr="0077752C">
        <w:trPr>
          <w:trHeight w:val="290"/>
        </w:trPr>
        <w:tc>
          <w:tcPr>
            <w:tcW w:w="3094" w:type="dxa"/>
            <w:tcBorders>
              <w:top w:val="nil"/>
              <w:left w:val="nil"/>
              <w:bottom w:val="nil"/>
              <w:right w:val="nil"/>
            </w:tcBorders>
            <w:shd w:val="clear" w:color="auto" w:fill="auto"/>
            <w:noWrap/>
            <w:vAlign w:val="bottom"/>
            <w:hideMark/>
          </w:tcPr>
          <w:p w14:paraId="02CEB7A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F6866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33D685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5D9EC7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296EA8DF" w14:textId="77777777" w:rsidTr="0077752C">
        <w:trPr>
          <w:trHeight w:val="290"/>
        </w:trPr>
        <w:tc>
          <w:tcPr>
            <w:tcW w:w="3094" w:type="dxa"/>
            <w:tcBorders>
              <w:top w:val="nil"/>
              <w:left w:val="nil"/>
              <w:bottom w:val="nil"/>
              <w:right w:val="nil"/>
            </w:tcBorders>
            <w:shd w:val="clear" w:color="auto" w:fill="auto"/>
            <w:noWrap/>
            <w:vAlign w:val="bottom"/>
            <w:hideMark/>
          </w:tcPr>
          <w:p w14:paraId="79EB36D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4FA4335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695385D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4441B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3B5E36" w:rsidRPr="003B5E36" w14:paraId="5120C1EF" w14:textId="77777777" w:rsidTr="0077752C">
        <w:trPr>
          <w:trHeight w:val="290"/>
        </w:trPr>
        <w:tc>
          <w:tcPr>
            <w:tcW w:w="3094" w:type="dxa"/>
            <w:tcBorders>
              <w:top w:val="nil"/>
              <w:left w:val="nil"/>
              <w:bottom w:val="nil"/>
              <w:right w:val="nil"/>
            </w:tcBorders>
            <w:shd w:val="clear" w:color="auto" w:fill="auto"/>
            <w:noWrap/>
            <w:vAlign w:val="bottom"/>
            <w:hideMark/>
          </w:tcPr>
          <w:p w14:paraId="15513EB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68DED14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10A8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6524D58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5E0A5544" w14:textId="77777777" w:rsidTr="0077752C">
        <w:trPr>
          <w:trHeight w:val="290"/>
        </w:trPr>
        <w:tc>
          <w:tcPr>
            <w:tcW w:w="3094" w:type="dxa"/>
            <w:tcBorders>
              <w:top w:val="nil"/>
              <w:left w:val="nil"/>
              <w:bottom w:val="nil"/>
              <w:right w:val="nil"/>
            </w:tcBorders>
            <w:shd w:val="clear" w:color="auto" w:fill="auto"/>
            <w:noWrap/>
            <w:vAlign w:val="bottom"/>
            <w:hideMark/>
          </w:tcPr>
          <w:p w14:paraId="70BCCD8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1624CC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CC016D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103861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6B9F0FC3" w14:textId="77777777" w:rsidTr="0077752C">
        <w:trPr>
          <w:trHeight w:val="290"/>
        </w:trPr>
        <w:tc>
          <w:tcPr>
            <w:tcW w:w="3094" w:type="dxa"/>
            <w:tcBorders>
              <w:top w:val="nil"/>
              <w:left w:val="nil"/>
              <w:bottom w:val="nil"/>
              <w:right w:val="nil"/>
            </w:tcBorders>
            <w:shd w:val="clear" w:color="auto" w:fill="auto"/>
            <w:noWrap/>
            <w:vAlign w:val="bottom"/>
            <w:hideMark/>
          </w:tcPr>
          <w:p w14:paraId="4D76081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442133E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8D0B45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09A3CA9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3B5E36" w:rsidRPr="003B5E36" w14:paraId="203180E2" w14:textId="77777777" w:rsidTr="0077752C">
        <w:trPr>
          <w:trHeight w:val="290"/>
        </w:trPr>
        <w:tc>
          <w:tcPr>
            <w:tcW w:w="3094" w:type="dxa"/>
            <w:tcBorders>
              <w:top w:val="nil"/>
              <w:left w:val="nil"/>
              <w:bottom w:val="nil"/>
              <w:right w:val="nil"/>
            </w:tcBorders>
            <w:shd w:val="clear" w:color="auto" w:fill="auto"/>
            <w:noWrap/>
            <w:vAlign w:val="bottom"/>
            <w:hideMark/>
          </w:tcPr>
          <w:p w14:paraId="502CAC0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5CD0F3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723A06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CCC99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3B5E36" w:rsidRPr="003B5E36" w14:paraId="522AC3D8" w14:textId="77777777" w:rsidTr="0077752C">
        <w:trPr>
          <w:trHeight w:val="290"/>
        </w:trPr>
        <w:tc>
          <w:tcPr>
            <w:tcW w:w="3094" w:type="dxa"/>
            <w:tcBorders>
              <w:top w:val="nil"/>
              <w:left w:val="nil"/>
              <w:bottom w:val="nil"/>
              <w:right w:val="nil"/>
            </w:tcBorders>
            <w:shd w:val="clear" w:color="auto" w:fill="auto"/>
            <w:noWrap/>
            <w:vAlign w:val="bottom"/>
            <w:hideMark/>
          </w:tcPr>
          <w:p w14:paraId="262A268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3A16083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7A466F7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7B2EEC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3B5E36" w:rsidRPr="003B5E36" w14:paraId="6E7D466C" w14:textId="77777777" w:rsidTr="0077752C">
        <w:trPr>
          <w:trHeight w:val="290"/>
        </w:trPr>
        <w:tc>
          <w:tcPr>
            <w:tcW w:w="3094" w:type="dxa"/>
            <w:tcBorders>
              <w:top w:val="nil"/>
              <w:left w:val="nil"/>
              <w:bottom w:val="nil"/>
              <w:right w:val="nil"/>
            </w:tcBorders>
            <w:shd w:val="clear" w:color="auto" w:fill="auto"/>
            <w:noWrap/>
            <w:vAlign w:val="bottom"/>
            <w:hideMark/>
          </w:tcPr>
          <w:p w14:paraId="4DA818E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44D00AD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C3BD6E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1EB05A1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11689396" w14:textId="77777777" w:rsidTr="0077752C">
        <w:trPr>
          <w:trHeight w:val="290"/>
        </w:trPr>
        <w:tc>
          <w:tcPr>
            <w:tcW w:w="3094" w:type="dxa"/>
            <w:tcBorders>
              <w:top w:val="nil"/>
              <w:left w:val="nil"/>
              <w:bottom w:val="nil"/>
              <w:right w:val="nil"/>
            </w:tcBorders>
            <w:shd w:val="clear" w:color="auto" w:fill="auto"/>
            <w:noWrap/>
            <w:vAlign w:val="bottom"/>
            <w:hideMark/>
          </w:tcPr>
          <w:p w14:paraId="570399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4017CA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6BCF05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001DC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3B5E36" w:rsidRPr="003B5E36" w14:paraId="0956E920" w14:textId="77777777" w:rsidTr="0077752C">
        <w:trPr>
          <w:trHeight w:val="290"/>
        </w:trPr>
        <w:tc>
          <w:tcPr>
            <w:tcW w:w="3094" w:type="dxa"/>
            <w:tcBorders>
              <w:top w:val="nil"/>
              <w:left w:val="nil"/>
              <w:bottom w:val="nil"/>
              <w:right w:val="nil"/>
            </w:tcBorders>
            <w:shd w:val="clear" w:color="auto" w:fill="auto"/>
            <w:noWrap/>
            <w:vAlign w:val="bottom"/>
            <w:hideMark/>
          </w:tcPr>
          <w:p w14:paraId="73F29EA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3DBC9D7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7F126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966D7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3B5E36" w:rsidRPr="003B5E36" w14:paraId="30C76610" w14:textId="77777777" w:rsidTr="0077752C">
        <w:trPr>
          <w:trHeight w:val="290"/>
        </w:trPr>
        <w:tc>
          <w:tcPr>
            <w:tcW w:w="3094" w:type="dxa"/>
            <w:tcBorders>
              <w:top w:val="nil"/>
              <w:left w:val="nil"/>
              <w:bottom w:val="nil"/>
              <w:right w:val="nil"/>
            </w:tcBorders>
            <w:shd w:val="clear" w:color="auto" w:fill="auto"/>
            <w:noWrap/>
            <w:vAlign w:val="bottom"/>
            <w:hideMark/>
          </w:tcPr>
          <w:p w14:paraId="663A1A9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5E1ABB8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2998F2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1816765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3B5E36" w:rsidRPr="003B5E36" w14:paraId="1B11C8C7" w14:textId="77777777" w:rsidTr="0077752C">
        <w:trPr>
          <w:trHeight w:val="290"/>
        </w:trPr>
        <w:tc>
          <w:tcPr>
            <w:tcW w:w="3094" w:type="dxa"/>
            <w:tcBorders>
              <w:top w:val="nil"/>
              <w:left w:val="nil"/>
              <w:bottom w:val="nil"/>
              <w:right w:val="nil"/>
            </w:tcBorders>
            <w:shd w:val="clear" w:color="auto" w:fill="auto"/>
            <w:noWrap/>
            <w:vAlign w:val="bottom"/>
            <w:hideMark/>
          </w:tcPr>
          <w:p w14:paraId="6CA347F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4F0C5B2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81260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640B283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3B5E36" w:rsidRPr="003B5E36" w14:paraId="63420CEF" w14:textId="77777777" w:rsidTr="0077752C">
        <w:trPr>
          <w:trHeight w:val="290"/>
        </w:trPr>
        <w:tc>
          <w:tcPr>
            <w:tcW w:w="3094" w:type="dxa"/>
            <w:tcBorders>
              <w:top w:val="nil"/>
              <w:left w:val="nil"/>
              <w:bottom w:val="nil"/>
              <w:right w:val="nil"/>
            </w:tcBorders>
            <w:shd w:val="clear" w:color="auto" w:fill="auto"/>
            <w:noWrap/>
            <w:vAlign w:val="bottom"/>
            <w:hideMark/>
          </w:tcPr>
          <w:p w14:paraId="145040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65B8F0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02F144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7CE7CA1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3B5E36" w:rsidRPr="003B5E36" w14:paraId="041347C7" w14:textId="77777777" w:rsidTr="0077752C">
        <w:trPr>
          <w:trHeight w:val="290"/>
        </w:trPr>
        <w:tc>
          <w:tcPr>
            <w:tcW w:w="3094" w:type="dxa"/>
            <w:tcBorders>
              <w:top w:val="nil"/>
              <w:left w:val="nil"/>
              <w:bottom w:val="nil"/>
              <w:right w:val="nil"/>
            </w:tcBorders>
            <w:shd w:val="clear" w:color="auto" w:fill="auto"/>
            <w:noWrap/>
            <w:vAlign w:val="bottom"/>
            <w:hideMark/>
          </w:tcPr>
          <w:p w14:paraId="77F71F8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5E81CE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4DB9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6850E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3B5E36" w:rsidRPr="003B5E36" w14:paraId="15F27742" w14:textId="77777777" w:rsidTr="0077752C">
        <w:trPr>
          <w:trHeight w:val="290"/>
        </w:trPr>
        <w:tc>
          <w:tcPr>
            <w:tcW w:w="3094" w:type="dxa"/>
            <w:tcBorders>
              <w:top w:val="nil"/>
              <w:left w:val="nil"/>
              <w:bottom w:val="nil"/>
              <w:right w:val="nil"/>
            </w:tcBorders>
            <w:shd w:val="clear" w:color="auto" w:fill="auto"/>
            <w:noWrap/>
            <w:vAlign w:val="bottom"/>
            <w:hideMark/>
          </w:tcPr>
          <w:p w14:paraId="72B55DB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32D9B0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462F7B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3C5CA6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3B5E36" w:rsidRPr="003B5E36" w14:paraId="486B9809" w14:textId="77777777" w:rsidTr="0077752C">
        <w:trPr>
          <w:trHeight w:val="290"/>
        </w:trPr>
        <w:tc>
          <w:tcPr>
            <w:tcW w:w="3094" w:type="dxa"/>
            <w:tcBorders>
              <w:top w:val="nil"/>
              <w:left w:val="nil"/>
              <w:bottom w:val="nil"/>
              <w:right w:val="nil"/>
            </w:tcBorders>
            <w:shd w:val="clear" w:color="auto" w:fill="auto"/>
            <w:noWrap/>
            <w:vAlign w:val="bottom"/>
            <w:hideMark/>
          </w:tcPr>
          <w:p w14:paraId="11D5EE6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5727AD9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3AB7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6F91D3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3B5E36" w:rsidRPr="003B5E36" w14:paraId="4DB7E4A5" w14:textId="77777777" w:rsidTr="0077752C">
        <w:trPr>
          <w:trHeight w:val="290"/>
        </w:trPr>
        <w:tc>
          <w:tcPr>
            <w:tcW w:w="3094" w:type="dxa"/>
            <w:tcBorders>
              <w:top w:val="nil"/>
              <w:left w:val="nil"/>
              <w:bottom w:val="nil"/>
              <w:right w:val="nil"/>
            </w:tcBorders>
            <w:shd w:val="clear" w:color="auto" w:fill="auto"/>
            <w:noWrap/>
            <w:vAlign w:val="bottom"/>
            <w:hideMark/>
          </w:tcPr>
          <w:p w14:paraId="62B476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4032CF3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784331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44C4D1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3B5E36" w:rsidRPr="003B5E36" w14:paraId="7584A99B" w14:textId="77777777" w:rsidTr="0077752C">
        <w:trPr>
          <w:trHeight w:val="290"/>
        </w:trPr>
        <w:tc>
          <w:tcPr>
            <w:tcW w:w="3094" w:type="dxa"/>
            <w:tcBorders>
              <w:top w:val="nil"/>
              <w:left w:val="nil"/>
              <w:bottom w:val="nil"/>
              <w:right w:val="nil"/>
            </w:tcBorders>
            <w:shd w:val="clear" w:color="auto" w:fill="auto"/>
            <w:noWrap/>
            <w:vAlign w:val="bottom"/>
            <w:hideMark/>
          </w:tcPr>
          <w:p w14:paraId="22CB67B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7056557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B194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53C6324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3B5E36" w:rsidRPr="003B5E36" w14:paraId="125DAEF4" w14:textId="77777777" w:rsidTr="0077752C">
        <w:trPr>
          <w:trHeight w:val="290"/>
        </w:trPr>
        <w:tc>
          <w:tcPr>
            <w:tcW w:w="3094" w:type="dxa"/>
            <w:tcBorders>
              <w:top w:val="nil"/>
              <w:left w:val="nil"/>
              <w:bottom w:val="nil"/>
              <w:right w:val="nil"/>
            </w:tcBorders>
            <w:shd w:val="clear" w:color="auto" w:fill="auto"/>
            <w:noWrap/>
            <w:vAlign w:val="bottom"/>
            <w:hideMark/>
          </w:tcPr>
          <w:p w14:paraId="7D6BA640"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25D5EAB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A999BD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11FC2D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3B5E36" w:rsidRPr="003B5E36" w14:paraId="78F47525" w14:textId="77777777" w:rsidTr="0077752C">
        <w:trPr>
          <w:trHeight w:val="290"/>
        </w:trPr>
        <w:tc>
          <w:tcPr>
            <w:tcW w:w="3094" w:type="dxa"/>
            <w:tcBorders>
              <w:top w:val="nil"/>
              <w:left w:val="nil"/>
              <w:bottom w:val="nil"/>
              <w:right w:val="nil"/>
            </w:tcBorders>
            <w:shd w:val="clear" w:color="auto" w:fill="auto"/>
            <w:noWrap/>
            <w:vAlign w:val="bottom"/>
            <w:hideMark/>
          </w:tcPr>
          <w:p w14:paraId="2F0D826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3451B43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D7B7E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45A8D4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3B98BE4C" w14:textId="77777777" w:rsidTr="0077752C">
        <w:trPr>
          <w:trHeight w:val="290"/>
        </w:trPr>
        <w:tc>
          <w:tcPr>
            <w:tcW w:w="3094" w:type="dxa"/>
            <w:tcBorders>
              <w:top w:val="nil"/>
              <w:left w:val="nil"/>
              <w:bottom w:val="nil"/>
              <w:right w:val="nil"/>
            </w:tcBorders>
            <w:shd w:val="clear" w:color="auto" w:fill="auto"/>
            <w:noWrap/>
            <w:vAlign w:val="bottom"/>
            <w:hideMark/>
          </w:tcPr>
          <w:p w14:paraId="553F0D64"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6EF1A66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894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7989EE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6A01DE50" w14:textId="77777777" w:rsidTr="0077752C">
        <w:trPr>
          <w:trHeight w:val="290"/>
        </w:trPr>
        <w:tc>
          <w:tcPr>
            <w:tcW w:w="3094" w:type="dxa"/>
            <w:tcBorders>
              <w:top w:val="nil"/>
              <w:left w:val="nil"/>
              <w:bottom w:val="nil"/>
              <w:right w:val="nil"/>
            </w:tcBorders>
            <w:shd w:val="clear" w:color="auto" w:fill="auto"/>
            <w:noWrap/>
            <w:vAlign w:val="bottom"/>
            <w:hideMark/>
          </w:tcPr>
          <w:p w14:paraId="6DC94A57"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5E35D8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C1774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6308F73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3B5E36" w:rsidRPr="003B5E36" w14:paraId="59BE6169" w14:textId="77777777" w:rsidTr="0077752C">
        <w:trPr>
          <w:trHeight w:val="290"/>
        </w:trPr>
        <w:tc>
          <w:tcPr>
            <w:tcW w:w="3094" w:type="dxa"/>
            <w:tcBorders>
              <w:top w:val="nil"/>
              <w:left w:val="nil"/>
              <w:bottom w:val="nil"/>
              <w:right w:val="nil"/>
            </w:tcBorders>
            <w:shd w:val="clear" w:color="auto" w:fill="auto"/>
            <w:noWrap/>
            <w:vAlign w:val="bottom"/>
            <w:hideMark/>
          </w:tcPr>
          <w:p w14:paraId="64BA86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62BDCB6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31DD9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20E4D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706324AC" w14:textId="77777777" w:rsidTr="0077752C">
        <w:trPr>
          <w:trHeight w:val="290"/>
        </w:trPr>
        <w:tc>
          <w:tcPr>
            <w:tcW w:w="3094" w:type="dxa"/>
            <w:tcBorders>
              <w:top w:val="nil"/>
              <w:left w:val="nil"/>
              <w:bottom w:val="nil"/>
              <w:right w:val="nil"/>
            </w:tcBorders>
            <w:shd w:val="clear" w:color="auto" w:fill="auto"/>
            <w:noWrap/>
            <w:vAlign w:val="bottom"/>
            <w:hideMark/>
          </w:tcPr>
          <w:p w14:paraId="77ABE6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lastRenderedPageBreak/>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18A9BE1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42EF24E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6B672E2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07F6F4D9" w14:textId="77777777" w:rsidTr="0077752C">
        <w:trPr>
          <w:trHeight w:val="290"/>
        </w:trPr>
        <w:tc>
          <w:tcPr>
            <w:tcW w:w="3094" w:type="dxa"/>
            <w:tcBorders>
              <w:top w:val="nil"/>
              <w:left w:val="nil"/>
              <w:bottom w:val="nil"/>
              <w:right w:val="nil"/>
            </w:tcBorders>
            <w:shd w:val="clear" w:color="auto" w:fill="auto"/>
            <w:noWrap/>
            <w:vAlign w:val="bottom"/>
            <w:hideMark/>
          </w:tcPr>
          <w:p w14:paraId="2682E0D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05F8191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9E6FB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4D5D1B8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3B5E36" w:rsidRPr="003B5E36" w14:paraId="5C30018B" w14:textId="77777777" w:rsidTr="0077752C">
        <w:trPr>
          <w:trHeight w:val="290"/>
        </w:trPr>
        <w:tc>
          <w:tcPr>
            <w:tcW w:w="3094" w:type="dxa"/>
            <w:tcBorders>
              <w:top w:val="nil"/>
              <w:left w:val="nil"/>
              <w:bottom w:val="nil"/>
              <w:right w:val="nil"/>
            </w:tcBorders>
            <w:shd w:val="clear" w:color="auto" w:fill="auto"/>
            <w:noWrap/>
            <w:vAlign w:val="bottom"/>
            <w:hideMark/>
          </w:tcPr>
          <w:p w14:paraId="281BEFA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C5330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4291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7EDC15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3B5E36" w:rsidRPr="003B5E36" w14:paraId="531E3F16" w14:textId="77777777" w:rsidTr="0077752C">
        <w:trPr>
          <w:trHeight w:val="290"/>
        </w:trPr>
        <w:tc>
          <w:tcPr>
            <w:tcW w:w="3094" w:type="dxa"/>
            <w:tcBorders>
              <w:top w:val="nil"/>
              <w:left w:val="nil"/>
              <w:bottom w:val="nil"/>
              <w:right w:val="nil"/>
            </w:tcBorders>
            <w:shd w:val="clear" w:color="auto" w:fill="auto"/>
            <w:noWrap/>
            <w:vAlign w:val="bottom"/>
            <w:hideMark/>
          </w:tcPr>
          <w:p w14:paraId="38B81BD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0A10177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660F15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01790E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3B5E36" w:rsidRPr="003B5E36" w14:paraId="21705D80" w14:textId="77777777" w:rsidTr="0077752C">
        <w:trPr>
          <w:trHeight w:val="290"/>
        </w:trPr>
        <w:tc>
          <w:tcPr>
            <w:tcW w:w="3094" w:type="dxa"/>
            <w:tcBorders>
              <w:top w:val="nil"/>
              <w:left w:val="nil"/>
              <w:bottom w:val="nil"/>
              <w:right w:val="nil"/>
            </w:tcBorders>
            <w:shd w:val="clear" w:color="auto" w:fill="auto"/>
            <w:noWrap/>
            <w:vAlign w:val="bottom"/>
            <w:hideMark/>
          </w:tcPr>
          <w:p w14:paraId="4A671B1D"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708805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47AA6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16241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3B5E36" w:rsidRPr="003B5E36" w14:paraId="22B3949E" w14:textId="77777777" w:rsidTr="0077752C">
        <w:trPr>
          <w:trHeight w:val="290"/>
        </w:trPr>
        <w:tc>
          <w:tcPr>
            <w:tcW w:w="3094" w:type="dxa"/>
            <w:tcBorders>
              <w:top w:val="nil"/>
              <w:left w:val="nil"/>
              <w:bottom w:val="nil"/>
              <w:right w:val="nil"/>
            </w:tcBorders>
            <w:shd w:val="clear" w:color="auto" w:fill="auto"/>
            <w:noWrap/>
            <w:vAlign w:val="bottom"/>
            <w:hideMark/>
          </w:tcPr>
          <w:p w14:paraId="6EBFBD4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4CCC6AF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592F4A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64F13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3B5E36" w:rsidRPr="003B5E36" w14:paraId="11157E98" w14:textId="77777777" w:rsidTr="0077752C">
        <w:trPr>
          <w:trHeight w:val="290"/>
        </w:trPr>
        <w:tc>
          <w:tcPr>
            <w:tcW w:w="3094" w:type="dxa"/>
            <w:tcBorders>
              <w:top w:val="nil"/>
              <w:left w:val="nil"/>
              <w:bottom w:val="nil"/>
              <w:right w:val="nil"/>
            </w:tcBorders>
            <w:shd w:val="clear" w:color="auto" w:fill="auto"/>
            <w:noWrap/>
            <w:vAlign w:val="bottom"/>
            <w:hideMark/>
          </w:tcPr>
          <w:p w14:paraId="5E593C0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2060AF1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29B0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3276C2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1531611B" w14:textId="77777777" w:rsidTr="0077752C">
        <w:trPr>
          <w:trHeight w:val="290"/>
        </w:trPr>
        <w:tc>
          <w:tcPr>
            <w:tcW w:w="3094" w:type="dxa"/>
            <w:tcBorders>
              <w:top w:val="nil"/>
              <w:left w:val="nil"/>
              <w:bottom w:val="nil"/>
              <w:right w:val="nil"/>
            </w:tcBorders>
            <w:shd w:val="clear" w:color="auto" w:fill="auto"/>
            <w:noWrap/>
            <w:vAlign w:val="bottom"/>
            <w:hideMark/>
          </w:tcPr>
          <w:p w14:paraId="00A65A79"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08E991D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038D0D0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5539605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24780287" w14:textId="77777777" w:rsidTr="0077752C">
        <w:trPr>
          <w:trHeight w:val="290"/>
        </w:trPr>
        <w:tc>
          <w:tcPr>
            <w:tcW w:w="3094" w:type="dxa"/>
            <w:tcBorders>
              <w:top w:val="nil"/>
              <w:left w:val="nil"/>
              <w:bottom w:val="nil"/>
              <w:right w:val="nil"/>
            </w:tcBorders>
            <w:shd w:val="clear" w:color="auto" w:fill="auto"/>
            <w:noWrap/>
            <w:vAlign w:val="bottom"/>
            <w:hideMark/>
          </w:tcPr>
          <w:p w14:paraId="2266F7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633FB5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E2F1FA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10DDB51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B6DBC46" w14:textId="77777777" w:rsidTr="0077752C">
        <w:trPr>
          <w:trHeight w:val="290"/>
        </w:trPr>
        <w:tc>
          <w:tcPr>
            <w:tcW w:w="3094" w:type="dxa"/>
            <w:tcBorders>
              <w:top w:val="nil"/>
              <w:left w:val="nil"/>
              <w:bottom w:val="nil"/>
              <w:right w:val="nil"/>
            </w:tcBorders>
            <w:shd w:val="clear" w:color="auto" w:fill="auto"/>
            <w:noWrap/>
            <w:vAlign w:val="bottom"/>
            <w:hideMark/>
          </w:tcPr>
          <w:p w14:paraId="2B05B51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501B2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D208BE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64A510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3B5E36" w:rsidRPr="003B5E36" w14:paraId="52A5C58F" w14:textId="77777777" w:rsidTr="0077752C">
        <w:trPr>
          <w:trHeight w:val="290"/>
        </w:trPr>
        <w:tc>
          <w:tcPr>
            <w:tcW w:w="3094" w:type="dxa"/>
            <w:tcBorders>
              <w:top w:val="nil"/>
              <w:left w:val="nil"/>
              <w:bottom w:val="nil"/>
              <w:right w:val="nil"/>
            </w:tcBorders>
            <w:shd w:val="clear" w:color="auto" w:fill="auto"/>
            <w:noWrap/>
            <w:vAlign w:val="bottom"/>
            <w:hideMark/>
          </w:tcPr>
          <w:p w14:paraId="2BDC8C6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4703A72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3186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70FDC6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3B5E36" w:rsidRPr="003B5E36" w14:paraId="04AA82A5" w14:textId="77777777" w:rsidTr="0077752C">
        <w:trPr>
          <w:trHeight w:val="290"/>
        </w:trPr>
        <w:tc>
          <w:tcPr>
            <w:tcW w:w="3094" w:type="dxa"/>
            <w:tcBorders>
              <w:top w:val="nil"/>
              <w:left w:val="nil"/>
              <w:bottom w:val="nil"/>
              <w:right w:val="nil"/>
            </w:tcBorders>
            <w:shd w:val="clear" w:color="auto" w:fill="auto"/>
            <w:noWrap/>
            <w:vAlign w:val="bottom"/>
            <w:hideMark/>
          </w:tcPr>
          <w:p w14:paraId="3C98F15E"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527064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CD1919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4ECC0A0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59441B3E" w14:textId="77777777" w:rsidTr="0077752C">
        <w:trPr>
          <w:trHeight w:val="290"/>
        </w:trPr>
        <w:tc>
          <w:tcPr>
            <w:tcW w:w="3094" w:type="dxa"/>
            <w:tcBorders>
              <w:top w:val="nil"/>
              <w:left w:val="nil"/>
              <w:bottom w:val="nil"/>
              <w:right w:val="nil"/>
            </w:tcBorders>
            <w:shd w:val="clear" w:color="auto" w:fill="auto"/>
            <w:noWrap/>
            <w:vAlign w:val="bottom"/>
            <w:hideMark/>
          </w:tcPr>
          <w:p w14:paraId="1C62B95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126C86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875DAC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C55F92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CBE818C" w14:textId="77777777" w:rsidTr="0077752C">
        <w:trPr>
          <w:trHeight w:val="290"/>
        </w:trPr>
        <w:tc>
          <w:tcPr>
            <w:tcW w:w="3094" w:type="dxa"/>
            <w:tcBorders>
              <w:top w:val="nil"/>
              <w:left w:val="nil"/>
              <w:bottom w:val="nil"/>
              <w:right w:val="nil"/>
            </w:tcBorders>
            <w:shd w:val="clear" w:color="auto" w:fill="auto"/>
            <w:noWrap/>
            <w:vAlign w:val="bottom"/>
            <w:hideMark/>
          </w:tcPr>
          <w:p w14:paraId="24D5FDB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4072B69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BD45EC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6D45E0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3B5E36" w:rsidRPr="003B5E36" w14:paraId="3DF451EF" w14:textId="77777777" w:rsidTr="0077752C">
        <w:trPr>
          <w:trHeight w:val="290"/>
        </w:trPr>
        <w:tc>
          <w:tcPr>
            <w:tcW w:w="3094" w:type="dxa"/>
            <w:tcBorders>
              <w:top w:val="nil"/>
              <w:left w:val="nil"/>
              <w:bottom w:val="nil"/>
              <w:right w:val="nil"/>
            </w:tcBorders>
            <w:shd w:val="clear" w:color="auto" w:fill="auto"/>
            <w:noWrap/>
            <w:vAlign w:val="bottom"/>
            <w:hideMark/>
          </w:tcPr>
          <w:p w14:paraId="237C9F4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7EF6D18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5DD078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21A47A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5552A448" w14:textId="77777777" w:rsidTr="0077752C">
        <w:trPr>
          <w:trHeight w:val="290"/>
        </w:trPr>
        <w:tc>
          <w:tcPr>
            <w:tcW w:w="3094" w:type="dxa"/>
            <w:tcBorders>
              <w:top w:val="nil"/>
              <w:left w:val="nil"/>
              <w:bottom w:val="nil"/>
              <w:right w:val="nil"/>
            </w:tcBorders>
            <w:shd w:val="clear" w:color="auto" w:fill="auto"/>
            <w:noWrap/>
            <w:vAlign w:val="bottom"/>
            <w:hideMark/>
          </w:tcPr>
          <w:p w14:paraId="60F80AA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26BC7CE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11AA6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48C1FEA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3B5E36" w:rsidRPr="003B5E36" w14:paraId="13B7D7F7" w14:textId="77777777" w:rsidTr="0077752C">
        <w:trPr>
          <w:trHeight w:val="290"/>
        </w:trPr>
        <w:tc>
          <w:tcPr>
            <w:tcW w:w="3094" w:type="dxa"/>
            <w:tcBorders>
              <w:top w:val="nil"/>
              <w:left w:val="nil"/>
              <w:bottom w:val="nil"/>
              <w:right w:val="nil"/>
            </w:tcBorders>
            <w:shd w:val="clear" w:color="auto" w:fill="auto"/>
            <w:noWrap/>
            <w:vAlign w:val="bottom"/>
            <w:hideMark/>
          </w:tcPr>
          <w:p w14:paraId="5E753BA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527EDCF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F00BB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EFEE58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3B5E36" w:rsidRPr="003B5E36" w14:paraId="71E4176D" w14:textId="77777777" w:rsidTr="0077752C">
        <w:trPr>
          <w:trHeight w:val="290"/>
        </w:trPr>
        <w:tc>
          <w:tcPr>
            <w:tcW w:w="3094" w:type="dxa"/>
            <w:tcBorders>
              <w:top w:val="nil"/>
              <w:left w:val="nil"/>
              <w:bottom w:val="nil"/>
              <w:right w:val="nil"/>
            </w:tcBorders>
            <w:shd w:val="clear" w:color="auto" w:fill="auto"/>
            <w:noWrap/>
            <w:vAlign w:val="bottom"/>
            <w:hideMark/>
          </w:tcPr>
          <w:p w14:paraId="0EE4DE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877B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A558F8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3F711F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3B5E36" w:rsidRPr="003B5E36" w14:paraId="09F97196" w14:textId="77777777" w:rsidTr="0077752C">
        <w:trPr>
          <w:trHeight w:val="290"/>
        </w:trPr>
        <w:tc>
          <w:tcPr>
            <w:tcW w:w="3094" w:type="dxa"/>
            <w:tcBorders>
              <w:top w:val="nil"/>
              <w:left w:val="nil"/>
              <w:bottom w:val="nil"/>
              <w:right w:val="nil"/>
            </w:tcBorders>
            <w:shd w:val="clear" w:color="auto" w:fill="auto"/>
            <w:noWrap/>
            <w:vAlign w:val="bottom"/>
            <w:hideMark/>
          </w:tcPr>
          <w:p w14:paraId="5663A27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75D72D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0BB5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474700E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3B5E36" w:rsidRPr="003B5E36" w14:paraId="2459B1EB" w14:textId="77777777" w:rsidTr="0077752C">
        <w:trPr>
          <w:trHeight w:val="290"/>
        </w:trPr>
        <w:tc>
          <w:tcPr>
            <w:tcW w:w="3094" w:type="dxa"/>
            <w:tcBorders>
              <w:top w:val="nil"/>
              <w:left w:val="nil"/>
              <w:bottom w:val="nil"/>
              <w:right w:val="nil"/>
            </w:tcBorders>
            <w:shd w:val="clear" w:color="auto" w:fill="auto"/>
            <w:noWrap/>
            <w:vAlign w:val="bottom"/>
            <w:hideMark/>
          </w:tcPr>
          <w:p w14:paraId="418743A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B7EC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E7AECE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CDF7A0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7C88C137" w14:textId="77777777" w:rsidTr="0077752C">
        <w:trPr>
          <w:trHeight w:val="290"/>
        </w:trPr>
        <w:tc>
          <w:tcPr>
            <w:tcW w:w="3094" w:type="dxa"/>
            <w:tcBorders>
              <w:top w:val="nil"/>
              <w:left w:val="nil"/>
              <w:bottom w:val="nil"/>
              <w:right w:val="nil"/>
            </w:tcBorders>
            <w:shd w:val="clear" w:color="auto" w:fill="auto"/>
            <w:noWrap/>
            <w:vAlign w:val="bottom"/>
            <w:hideMark/>
          </w:tcPr>
          <w:p w14:paraId="200B479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6BC5F6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248878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27BA5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3B5E36" w:rsidRPr="003B5E36" w14:paraId="7F833DD3" w14:textId="77777777" w:rsidTr="0077752C">
        <w:trPr>
          <w:trHeight w:val="290"/>
        </w:trPr>
        <w:tc>
          <w:tcPr>
            <w:tcW w:w="3094" w:type="dxa"/>
            <w:tcBorders>
              <w:top w:val="nil"/>
              <w:left w:val="nil"/>
              <w:bottom w:val="nil"/>
              <w:right w:val="nil"/>
            </w:tcBorders>
            <w:shd w:val="clear" w:color="auto" w:fill="auto"/>
            <w:noWrap/>
            <w:vAlign w:val="bottom"/>
            <w:hideMark/>
          </w:tcPr>
          <w:p w14:paraId="2569512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545ABD2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174A4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708A2A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4C586BE3" w14:textId="77777777" w:rsidR="003B5E36" w:rsidRPr="008C6D84" w:rsidRDefault="003B5E36" w:rsidP="0051040E">
      <w:pPr>
        <w:rPr>
          <w:rFonts w:cstheme="minorHAnsi"/>
          <w:b/>
        </w:rPr>
      </w:pPr>
    </w:p>
    <w:sectPr w:rsidR="003B5E36" w:rsidRPr="008C6D84" w:rsidSect="0063503E">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Fiona Fidler" w:date="2018-11-20T15:21:00Z" w:initials="FF">
    <w:p w14:paraId="6CC0482D" w14:textId="16480588" w:rsidR="00F87AED" w:rsidRDefault="00F87AED">
      <w:pPr>
        <w:pStyle w:val="CommentText"/>
      </w:pPr>
      <w:r>
        <w:rPr>
          <w:rStyle w:val="CommentReference"/>
        </w:rPr>
        <w:annotationRef/>
      </w:r>
      <w:r>
        <w:t>A flow chart would also be useful for seeing how many additions were made here</w:t>
      </w:r>
    </w:p>
  </w:comment>
  <w:comment w:id="7" w:author="Fiona Fidler" w:date="2018-11-20T15:22:00Z" w:initials="FF">
    <w:p w14:paraId="28AE1933" w14:textId="1B78B98F" w:rsidR="00F87AED" w:rsidRDefault="00F87AED">
      <w:pPr>
        <w:pStyle w:val="CommentText"/>
      </w:pPr>
      <w:r>
        <w:rPr>
          <w:rStyle w:val="CommentReference"/>
        </w:rPr>
        <w:annotationRef/>
      </w:r>
      <w:r>
        <w:t>?</w:t>
      </w:r>
    </w:p>
  </w:comment>
  <w:comment w:id="8" w:author="Fiona Fidler" w:date="2018-11-20T15:22:00Z" w:initials="FF">
    <w:p w14:paraId="017352C2" w14:textId="11834B0D" w:rsidR="00F87AED" w:rsidRDefault="00F87AED">
      <w:pPr>
        <w:pStyle w:val="CommentText"/>
      </w:pPr>
      <w:r>
        <w:rPr>
          <w:rStyle w:val="CommentReference"/>
        </w:rPr>
        <w:annotationRef/>
      </w:r>
      <w:r>
        <w:t>What kinds of things did they do? That’s a lot of false positives. (Just talking about power abstractly? Referencing other people’s power surveys?)</w:t>
      </w:r>
    </w:p>
  </w:comment>
  <w:comment w:id="13" w:author="Fiona Fidler" w:date="2018-11-22T11:39:00Z" w:initials="FF">
    <w:p w14:paraId="7D9D17C2" w14:textId="59CAD306" w:rsidR="00F87AED" w:rsidRDefault="00F87AED">
      <w:pPr>
        <w:pStyle w:val="CommentText"/>
      </w:pPr>
      <w:r>
        <w:rPr>
          <w:rStyle w:val="CommentReference"/>
        </w:rPr>
        <w:annotationRef/>
      </w:r>
      <w:r>
        <w:t>Were? Tense is jumping a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C0482D" w15:done="0"/>
  <w15:commentEx w15:paraId="28AE1933" w15:done="0"/>
  <w15:commentEx w15:paraId="017352C2" w15:done="0"/>
  <w15:commentEx w15:paraId="7D9D17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C0482D" w16cid:durableId="1F9EA4F6"/>
  <w16cid:commentId w16cid:paraId="28AE1933" w16cid:durableId="1F9EA529"/>
  <w16cid:commentId w16cid:paraId="017352C2" w16cid:durableId="1F9EA53A"/>
  <w16cid:commentId w16cid:paraId="7D9D17C2" w16cid:durableId="1FA113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3CA72" w14:textId="77777777" w:rsidR="00A555E9" w:rsidRDefault="00A555E9" w:rsidP="0039231C">
      <w:r>
        <w:separator/>
      </w:r>
    </w:p>
  </w:endnote>
  <w:endnote w:type="continuationSeparator" w:id="0">
    <w:p w14:paraId="71B62196" w14:textId="77777777" w:rsidR="00A555E9" w:rsidRDefault="00A555E9"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40D65" w14:textId="77777777" w:rsidR="00A555E9" w:rsidRDefault="00A555E9" w:rsidP="0039231C">
      <w:r>
        <w:separator/>
      </w:r>
    </w:p>
  </w:footnote>
  <w:footnote w:type="continuationSeparator" w:id="0">
    <w:p w14:paraId="7CDFB0A8" w14:textId="77777777" w:rsidR="00A555E9" w:rsidRDefault="00A555E9" w:rsidP="0039231C">
      <w:r>
        <w:continuationSeparator/>
      </w:r>
    </w:p>
  </w:footnote>
  <w:footnote w:id="1">
    <w:p w14:paraId="2CB03ED7" w14:textId="6F1992BA" w:rsidR="00F87AED" w:rsidRPr="004823E8" w:rsidRDefault="00F87AED">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ona Fidler">
    <w15:presenceInfo w15:providerId="None" w15:userId="Fiona Fid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record-ids&gt;&lt;/item&gt;&lt;/Libraries&gt;"/>
  </w:docVars>
  <w:rsids>
    <w:rsidRoot w:val="00634F68"/>
    <w:rsid w:val="000032C6"/>
    <w:rsid w:val="00005BC5"/>
    <w:rsid w:val="00005CC2"/>
    <w:rsid w:val="00007273"/>
    <w:rsid w:val="000079C8"/>
    <w:rsid w:val="00007FB7"/>
    <w:rsid w:val="00011106"/>
    <w:rsid w:val="000117A0"/>
    <w:rsid w:val="00011B6F"/>
    <w:rsid w:val="00012C03"/>
    <w:rsid w:val="0001413E"/>
    <w:rsid w:val="00015BD0"/>
    <w:rsid w:val="000161CF"/>
    <w:rsid w:val="0001665E"/>
    <w:rsid w:val="00017586"/>
    <w:rsid w:val="000219A2"/>
    <w:rsid w:val="000227AB"/>
    <w:rsid w:val="00023753"/>
    <w:rsid w:val="00024D5A"/>
    <w:rsid w:val="00025385"/>
    <w:rsid w:val="000276D7"/>
    <w:rsid w:val="00030390"/>
    <w:rsid w:val="00030554"/>
    <w:rsid w:val="00031F35"/>
    <w:rsid w:val="000339E1"/>
    <w:rsid w:val="000370F7"/>
    <w:rsid w:val="00040C15"/>
    <w:rsid w:val="00041191"/>
    <w:rsid w:val="0004264B"/>
    <w:rsid w:val="000447A5"/>
    <w:rsid w:val="0004509E"/>
    <w:rsid w:val="000452E1"/>
    <w:rsid w:val="00045871"/>
    <w:rsid w:val="0004698B"/>
    <w:rsid w:val="00046F15"/>
    <w:rsid w:val="0004700E"/>
    <w:rsid w:val="00051A3D"/>
    <w:rsid w:val="00052525"/>
    <w:rsid w:val="00053175"/>
    <w:rsid w:val="0005446E"/>
    <w:rsid w:val="000551AC"/>
    <w:rsid w:val="00055C2C"/>
    <w:rsid w:val="00057886"/>
    <w:rsid w:val="0006197D"/>
    <w:rsid w:val="00061DE1"/>
    <w:rsid w:val="000622C3"/>
    <w:rsid w:val="00063263"/>
    <w:rsid w:val="00063DE3"/>
    <w:rsid w:val="00064131"/>
    <w:rsid w:val="000659C8"/>
    <w:rsid w:val="00065AAE"/>
    <w:rsid w:val="00066CEE"/>
    <w:rsid w:val="00070EBE"/>
    <w:rsid w:val="00071574"/>
    <w:rsid w:val="00077AD5"/>
    <w:rsid w:val="00080C18"/>
    <w:rsid w:val="00080C30"/>
    <w:rsid w:val="0008123D"/>
    <w:rsid w:val="000823FA"/>
    <w:rsid w:val="0008253E"/>
    <w:rsid w:val="00082D90"/>
    <w:rsid w:val="00083A1D"/>
    <w:rsid w:val="00084024"/>
    <w:rsid w:val="000848A5"/>
    <w:rsid w:val="000868DF"/>
    <w:rsid w:val="00086C43"/>
    <w:rsid w:val="000908C1"/>
    <w:rsid w:val="00090AF1"/>
    <w:rsid w:val="00091689"/>
    <w:rsid w:val="000920BF"/>
    <w:rsid w:val="000A2D33"/>
    <w:rsid w:val="000A2D65"/>
    <w:rsid w:val="000A506B"/>
    <w:rsid w:val="000A7004"/>
    <w:rsid w:val="000A77AE"/>
    <w:rsid w:val="000A7C0E"/>
    <w:rsid w:val="000B0615"/>
    <w:rsid w:val="000B2362"/>
    <w:rsid w:val="000B3931"/>
    <w:rsid w:val="000B547B"/>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28"/>
    <w:rsid w:val="000F0A7F"/>
    <w:rsid w:val="000F1F70"/>
    <w:rsid w:val="000F1FE5"/>
    <w:rsid w:val="000F2F04"/>
    <w:rsid w:val="000F2F0D"/>
    <w:rsid w:val="000F3CAC"/>
    <w:rsid w:val="000F435E"/>
    <w:rsid w:val="000F5962"/>
    <w:rsid w:val="000F5BEF"/>
    <w:rsid w:val="000F60BF"/>
    <w:rsid w:val="00100D1E"/>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5C24"/>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567"/>
    <w:rsid w:val="00157F7E"/>
    <w:rsid w:val="001705E5"/>
    <w:rsid w:val="00171563"/>
    <w:rsid w:val="00172B35"/>
    <w:rsid w:val="00173D02"/>
    <w:rsid w:val="00173F9E"/>
    <w:rsid w:val="001742BD"/>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0478"/>
    <w:rsid w:val="001A5E35"/>
    <w:rsid w:val="001B0CC4"/>
    <w:rsid w:val="001B2060"/>
    <w:rsid w:val="001B3402"/>
    <w:rsid w:val="001B36D3"/>
    <w:rsid w:val="001B516A"/>
    <w:rsid w:val="001B760D"/>
    <w:rsid w:val="001C1ACB"/>
    <w:rsid w:val="001C3C40"/>
    <w:rsid w:val="001C4134"/>
    <w:rsid w:val="001C4D56"/>
    <w:rsid w:val="001D0422"/>
    <w:rsid w:val="001D10DA"/>
    <w:rsid w:val="001D494B"/>
    <w:rsid w:val="001D5510"/>
    <w:rsid w:val="001D6844"/>
    <w:rsid w:val="001E02B0"/>
    <w:rsid w:val="001E12FB"/>
    <w:rsid w:val="001E2EDE"/>
    <w:rsid w:val="001E48AD"/>
    <w:rsid w:val="001E4F7F"/>
    <w:rsid w:val="001E76A8"/>
    <w:rsid w:val="001E7C0E"/>
    <w:rsid w:val="001F0697"/>
    <w:rsid w:val="001F1899"/>
    <w:rsid w:val="001F2F72"/>
    <w:rsid w:val="001F68F0"/>
    <w:rsid w:val="001F7394"/>
    <w:rsid w:val="001F7FBA"/>
    <w:rsid w:val="00205ED7"/>
    <w:rsid w:val="00210B26"/>
    <w:rsid w:val="00210C88"/>
    <w:rsid w:val="00211419"/>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42B1"/>
    <w:rsid w:val="00236C9E"/>
    <w:rsid w:val="00240844"/>
    <w:rsid w:val="00240B15"/>
    <w:rsid w:val="0024118D"/>
    <w:rsid w:val="002444FB"/>
    <w:rsid w:val="00247511"/>
    <w:rsid w:val="00251C68"/>
    <w:rsid w:val="00255DEF"/>
    <w:rsid w:val="002566C0"/>
    <w:rsid w:val="00256FC9"/>
    <w:rsid w:val="0025709A"/>
    <w:rsid w:val="00257347"/>
    <w:rsid w:val="00257EA2"/>
    <w:rsid w:val="00260BE2"/>
    <w:rsid w:val="00261A17"/>
    <w:rsid w:val="00262E83"/>
    <w:rsid w:val="002657FD"/>
    <w:rsid w:val="00266207"/>
    <w:rsid w:val="00266DD9"/>
    <w:rsid w:val="00267FDE"/>
    <w:rsid w:val="00270CA0"/>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47EF"/>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5332"/>
    <w:rsid w:val="00357576"/>
    <w:rsid w:val="003609AA"/>
    <w:rsid w:val="00364109"/>
    <w:rsid w:val="00365D4B"/>
    <w:rsid w:val="0037038B"/>
    <w:rsid w:val="00372A0B"/>
    <w:rsid w:val="00373F6E"/>
    <w:rsid w:val="0037463C"/>
    <w:rsid w:val="003747E7"/>
    <w:rsid w:val="00375FD8"/>
    <w:rsid w:val="00382B4E"/>
    <w:rsid w:val="00383FCF"/>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5E36"/>
    <w:rsid w:val="003B6FBA"/>
    <w:rsid w:val="003C20BE"/>
    <w:rsid w:val="003C3406"/>
    <w:rsid w:val="003C4903"/>
    <w:rsid w:val="003C5FD5"/>
    <w:rsid w:val="003C78F5"/>
    <w:rsid w:val="003D22F3"/>
    <w:rsid w:val="003D5AC1"/>
    <w:rsid w:val="003D68F7"/>
    <w:rsid w:val="003D6A2D"/>
    <w:rsid w:val="003D6B3C"/>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4001DF"/>
    <w:rsid w:val="004005BA"/>
    <w:rsid w:val="00400DC7"/>
    <w:rsid w:val="0040115C"/>
    <w:rsid w:val="00401DE9"/>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28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0955"/>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0A94"/>
    <w:rsid w:val="00492D57"/>
    <w:rsid w:val="00494D24"/>
    <w:rsid w:val="004964CC"/>
    <w:rsid w:val="004A00B6"/>
    <w:rsid w:val="004A5745"/>
    <w:rsid w:val="004A6650"/>
    <w:rsid w:val="004B06E4"/>
    <w:rsid w:val="004B381F"/>
    <w:rsid w:val="004C163D"/>
    <w:rsid w:val="004C1B87"/>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6F9"/>
    <w:rsid w:val="004E5C8A"/>
    <w:rsid w:val="004E5D93"/>
    <w:rsid w:val="004F009F"/>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31D"/>
    <w:rsid w:val="00545AAD"/>
    <w:rsid w:val="005473CA"/>
    <w:rsid w:val="00551A45"/>
    <w:rsid w:val="00552479"/>
    <w:rsid w:val="00553522"/>
    <w:rsid w:val="00564C02"/>
    <w:rsid w:val="005655A9"/>
    <w:rsid w:val="005666BB"/>
    <w:rsid w:val="00573602"/>
    <w:rsid w:val="00574697"/>
    <w:rsid w:val="00576816"/>
    <w:rsid w:val="0058251C"/>
    <w:rsid w:val="00582A6A"/>
    <w:rsid w:val="00584FC2"/>
    <w:rsid w:val="005856F1"/>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53"/>
    <w:rsid w:val="005A5BF9"/>
    <w:rsid w:val="005A5BFE"/>
    <w:rsid w:val="005A67CD"/>
    <w:rsid w:val="005A6A28"/>
    <w:rsid w:val="005B38DC"/>
    <w:rsid w:val="005B3D23"/>
    <w:rsid w:val="005B42F5"/>
    <w:rsid w:val="005B507D"/>
    <w:rsid w:val="005B51CD"/>
    <w:rsid w:val="005B6BFA"/>
    <w:rsid w:val="005C530B"/>
    <w:rsid w:val="005C5D54"/>
    <w:rsid w:val="005C6587"/>
    <w:rsid w:val="005D0572"/>
    <w:rsid w:val="005D20C0"/>
    <w:rsid w:val="005D22EE"/>
    <w:rsid w:val="005D3577"/>
    <w:rsid w:val="005D3C99"/>
    <w:rsid w:val="005D5FF6"/>
    <w:rsid w:val="005D6140"/>
    <w:rsid w:val="005D6A8A"/>
    <w:rsid w:val="005D7C41"/>
    <w:rsid w:val="005E0625"/>
    <w:rsid w:val="005E0B08"/>
    <w:rsid w:val="005E10E6"/>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68D3"/>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47844"/>
    <w:rsid w:val="00652F4A"/>
    <w:rsid w:val="00653875"/>
    <w:rsid w:val="00655A3C"/>
    <w:rsid w:val="00661BF7"/>
    <w:rsid w:val="00662729"/>
    <w:rsid w:val="00662E06"/>
    <w:rsid w:val="00663F7C"/>
    <w:rsid w:val="00671E42"/>
    <w:rsid w:val="00677CAC"/>
    <w:rsid w:val="00677FB7"/>
    <w:rsid w:val="00680202"/>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27E"/>
    <w:rsid w:val="006A4302"/>
    <w:rsid w:val="006A556A"/>
    <w:rsid w:val="006A596A"/>
    <w:rsid w:val="006A7DBA"/>
    <w:rsid w:val="006B012C"/>
    <w:rsid w:val="006B0609"/>
    <w:rsid w:val="006B1DBA"/>
    <w:rsid w:val="006B33DC"/>
    <w:rsid w:val="006B53F6"/>
    <w:rsid w:val="006B562C"/>
    <w:rsid w:val="006B564D"/>
    <w:rsid w:val="006B57B3"/>
    <w:rsid w:val="006B5EA8"/>
    <w:rsid w:val="006B7910"/>
    <w:rsid w:val="006C007B"/>
    <w:rsid w:val="006C175F"/>
    <w:rsid w:val="006C2FC3"/>
    <w:rsid w:val="006C5797"/>
    <w:rsid w:val="006C5A8B"/>
    <w:rsid w:val="006C7F52"/>
    <w:rsid w:val="006D34CF"/>
    <w:rsid w:val="006D45DE"/>
    <w:rsid w:val="006D4766"/>
    <w:rsid w:val="006E6781"/>
    <w:rsid w:val="006F12B7"/>
    <w:rsid w:val="006F2574"/>
    <w:rsid w:val="006F45EF"/>
    <w:rsid w:val="006F5161"/>
    <w:rsid w:val="0070011A"/>
    <w:rsid w:val="00703425"/>
    <w:rsid w:val="0070425B"/>
    <w:rsid w:val="00704263"/>
    <w:rsid w:val="00706015"/>
    <w:rsid w:val="0070737C"/>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4BFB"/>
    <w:rsid w:val="0074518E"/>
    <w:rsid w:val="007453DC"/>
    <w:rsid w:val="007457B7"/>
    <w:rsid w:val="00747B21"/>
    <w:rsid w:val="00750330"/>
    <w:rsid w:val="00750586"/>
    <w:rsid w:val="0075137F"/>
    <w:rsid w:val="00751FA8"/>
    <w:rsid w:val="00752C26"/>
    <w:rsid w:val="00752F76"/>
    <w:rsid w:val="00753280"/>
    <w:rsid w:val="00755CAA"/>
    <w:rsid w:val="00756678"/>
    <w:rsid w:val="00761BD4"/>
    <w:rsid w:val="0076240D"/>
    <w:rsid w:val="0076241B"/>
    <w:rsid w:val="007625F8"/>
    <w:rsid w:val="00762CF1"/>
    <w:rsid w:val="007633DF"/>
    <w:rsid w:val="00765036"/>
    <w:rsid w:val="00766DBA"/>
    <w:rsid w:val="0077102B"/>
    <w:rsid w:val="00771EE7"/>
    <w:rsid w:val="00775CAF"/>
    <w:rsid w:val="007764BC"/>
    <w:rsid w:val="0077752C"/>
    <w:rsid w:val="007776C5"/>
    <w:rsid w:val="00780916"/>
    <w:rsid w:val="00780F79"/>
    <w:rsid w:val="00781CEC"/>
    <w:rsid w:val="0078579A"/>
    <w:rsid w:val="00786A80"/>
    <w:rsid w:val="00793CB2"/>
    <w:rsid w:val="00794AB8"/>
    <w:rsid w:val="00794D39"/>
    <w:rsid w:val="00796FAE"/>
    <w:rsid w:val="007A0594"/>
    <w:rsid w:val="007A0A0C"/>
    <w:rsid w:val="007A0FBC"/>
    <w:rsid w:val="007A25F4"/>
    <w:rsid w:val="007A2C3C"/>
    <w:rsid w:val="007A3B76"/>
    <w:rsid w:val="007A4B75"/>
    <w:rsid w:val="007A5D0F"/>
    <w:rsid w:val="007B2E0B"/>
    <w:rsid w:val="007B320D"/>
    <w:rsid w:val="007B3DE0"/>
    <w:rsid w:val="007B4346"/>
    <w:rsid w:val="007C0A5E"/>
    <w:rsid w:val="007C3A5E"/>
    <w:rsid w:val="007C3CD3"/>
    <w:rsid w:val="007C45D6"/>
    <w:rsid w:val="007D5ADC"/>
    <w:rsid w:val="007D5C5F"/>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427B"/>
    <w:rsid w:val="008150D9"/>
    <w:rsid w:val="0081523C"/>
    <w:rsid w:val="00815D1C"/>
    <w:rsid w:val="00815E60"/>
    <w:rsid w:val="00817001"/>
    <w:rsid w:val="0082047B"/>
    <w:rsid w:val="00820D2E"/>
    <w:rsid w:val="00821B70"/>
    <w:rsid w:val="008227F5"/>
    <w:rsid w:val="008239BC"/>
    <w:rsid w:val="00824F38"/>
    <w:rsid w:val="008263C8"/>
    <w:rsid w:val="00831B33"/>
    <w:rsid w:val="0083365C"/>
    <w:rsid w:val="00833669"/>
    <w:rsid w:val="008367DA"/>
    <w:rsid w:val="008370EB"/>
    <w:rsid w:val="00837758"/>
    <w:rsid w:val="008377D1"/>
    <w:rsid w:val="00841644"/>
    <w:rsid w:val="00845683"/>
    <w:rsid w:val="00845790"/>
    <w:rsid w:val="00847A28"/>
    <w:rsid w:val="00851A22"/>
    <w:rsid w:val="008600BB"/>
    <w:rsid w:val="00860E16"/>
    <w:rsid w:val="00862C03"/>
    <w:rsid w:val="00863B31"/>
    <w:rsid w:val="00864A93"/>
    <w:rsid w:val="0086615A"/>
    <w:rsid w:val="00866FBE"/>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49CE"/>
    <w:rsid w:val="008B51E4"/>
    <w:rsid w:val="008B7A66"/>
    <w:rsid w:val="008C0A1F"/>
    <w:rsid w:val="008C2EA4"/>
    <w:rsid w:val="008C46FF"/>
    <w:rsid w:val="008C6CF9"/>
    <w:rsid w:val="008C6D84"/>
    <w:rsid w:val="008D21B6"/>
    <w:rsid w:val="008D3C6E"/>
    <w:rsid w:val="008D4975"/>
    <w:rsid w:val="008D4B09"/>
    <w:rsid w:val="008E086D"/>
    <w:rsid w:val="008E1660"/>
    <w:rsid w:val="008E1BD0"/>
    <w:rsid w:val="008E26B9"/>
    <w:rsid w:val="008E47FB"/>
    <w:rsid w:val="008E7D8C"/>
    <w:rsid w:val="008F302A"/>
    <w:rsid w:val="008F5A75"/>
    <w:rsid w:val="008F5C51"/>
    <w:rsid w:val="008F765E"/>
    <w:rsid w:val="00901EE6"/>
    <w:rsid w:val="009040BB"/>
    <w:rsid w:val="0090448E"/>
    <w:rsid w:val="00904F5A"/>
    <w:rsid w:val="00905594"/>
    <w:rsid w:val="009070DE"/>
    <w:rsid w:val="00911E80"/>
    <w:rsid w:val="0091260C"/>
    <w:rsid w:val="009142EF"/>
    <w:rsid w:val="00915CFF"/>
    <w:rsid w:val="00917F04"/>
    <w:rsid w:val="00917F7C"/>
    <w:rsid w:val="00920AE0"/>
    <w:rsid w:val="009216FF"/>
    <w:rsid w:val="009221CF"/>
    <w:rsid w:val="00922657"/>
    <w:rsid w:val="00922C5C"/>
    <w:rsid w:val="009263D4"/>
    <w:rsid w:val="009266E4"/>
    <w:rsid w:val="00927899"/>
    <w:rsid w:val="009307E1"/>
    <w:rsid w:val="00930871"/>
    <w:rsid w:val="00930AA7"/>
    <w:rsid w:val="009316F8"/>
    <w:rsid w:val="00933300"/>
    <w:rsid w:val="00936CF4"/>
    <w:rsid w:val="00936F6D"/>
    <w:rsid w:val="00940EF4"/>
    <w:rsid w:val="009436F9"/>
    <w:rsid w:val="009452C6"/>
    <w:rsid w:val="00945FE6"/>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5692"/>
    <w:rsid w:val="009978A5"/>
    <w:rsid w:val="00997CAD"/>
    <w:rsid w:val="009A185C"/>
    <w:rsid w:val="009A5908"/>
    <w:rsid w:val="009B3634"/>
    <w:rsid w:val="009B3CFB"/>
    <w:rsid w:val="009B3FD0"/>
    <w:rsid w:val="009B4DBA"/>
    <w:rsid w:val="009B647D"/>
    <w:rsid w:val="009B6C2C"/>
    <w:rsid w:val="009B6FC4"/>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0624"/>
    <w:rsid w:val="009F3731"/>
    <w:rsid w:val="009F49D1"/>
    <w:rsid w:val="009F612F"/>
    <w:rsid w:val="009F684D"/>
    <w:rsid w:val="00A00697"/>
    <w:rsid w:val="00A008D3"/>
    <w:rsid w:val="00A025F2"/>
    <w:rsid w:val="00A0405C"/>
    <w:rsid w:val="00A0569D"/>
    <w:rsid w:val="00A07C50"/>
    <w:rsid w:val="00A07C54"/>
    <w:rsid w:val="00A108A6"/>
    <w:rsid w:val="00A1169A"/>
    <w:rsid w:val="00A137C7"/>
    <w:rsid w:val="00A1453A"/>
    <w:rsid w:val="00A145CB"/>
    <w:rsid w:val="00A1643E"/>
    <w:rsid w:val="00A1696B"/>
    <w:rsid w:val="00A172E2"/>
    <w:rsid w:val="00A17DF1"/>
    <w:rsid w:val="00A21EF8"/>
    <w:rsid w:val="00A22410"/>
    <w:rsid w:val="00A235F9"/>
    <w:rsid w:val="00A2492B"/>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55E9"/>
    <w:rsid w:val="00A56A7D"/>
    <w:rsid w:val="00A604CF"/>
    <w:rsid w:val="00A608CF"/>
    <w:rsid w:val="00A615A2"/>
    <w:rsid w:val="00A61D86"/>
    <w:rsid w:val="00A6271B"/>
    <w:rsid w:val="00A638DA"/>
    <w:rsid w:val="00A63E07"/>
    <w:rsid w:val="00A65DDD"/>
    <w:rsid w:val="00A676D1"/>
    <w:rsid w:val="00A70B73"/>
    <w:rsid w:val="00A73715"/>
    <w:rsid w:val="00A7542D"/>
    <w:rsid w:val="00A76AF1"/>
    <w:rsid w:val="00A77BDB"/>
    <w:rsid w:val="00A81807"/>
    <w:rsid w:val="00A826D7"/>
    <w:rsid w:val="00A82FA5"/>
    <w:rsid w:val="00A8451C"/>
    <w:rsid w:val="00A84B70"/>
    <w:rsid w:val="00A84CDB"/>
    <w:rsid w:val="00A8586B"/>
    <w:rsid w:val="00A91FC0"/>
    <w:rsid w:val="00A92498"/>
    <w:rsid w:val="00A92532"/>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B604E"/>
    <w:rsid w:val="00AC25A1"/>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3B38"/>
    <w:rsid w:val="00AF4D14"/>
    <w:rsid w:val="00AF6664"/>
    <w:rsid w:val="00AF6E3F"/>
    <w:rsid w:val="00B02060"/>
    <w:rsid w:val="00B038B6"/>
    <w:rsid w:val="00B04E19"/>
    <w:rsid w:val="00B05278"/>
    <w:rsid w:val="00B07D87"/>
    <w:rsid w:val="00B1127C"/>
    <w:rsid w:val="00B11700"/>
    <w:rsid w:val="00B11988"/>
    <w:rsid w:val="00B12916"/>
    <w:rsid w:val="00B13701"/>
    <w:rsid w:val="00B149D1"/>
    <w:rsid w:val="00B20A0D"/>
    <w:rsid w:val="00B23909"/>
    <w:rsid w:val="00B2447E"/>
    <w:rsid w:val="00B2468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57EC0"/>
    <w:rsid w:val="00B60A01"/>
    <w:rsid w:val="00B60B60"/>
    <w:rsid w:val="00B61168"/>
    <w:rsid w:val="00B6149B"/>
    <w:rsid w:val="00B62D31"/>
    <w:rsid w:val="00B6329C"/>
    <w:rsid w:val="00B66AFE"/>
    <w:rsid w:val="00B676F1"/>
    <w:rsid w:val="00B70DDD"/>
    <w:rsid w:val="00B71128"/>
    <w:rsid w:val="00B717FC"/>
    <w:rsid w:val="00B74256"/>
    <w:rsid w:val="00B75181"/>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1B43"/>
    <w:rsid w:val="00BF3C4D"/>
    <w:rsid w:val="00BF52C3"/>
    <w:rsid w:val="00BF6A13"/>
    <w:rsid w:val="00BF7B82"/>
    <w:rsid w:val="00C03A87"/>
    <w:rsid w:val="00C0442C"/>
    <w:rsid w:val="00C04569"/>
    <w:rsid w:val="00C04A77"/>
    <w:rsid w:val="00C05926"/>
    <w:rsid w:val="00C06596"/>
    <w:rsid w:val="00C07CCB"/>
    <w:rsid w:val="00C1139D"/>
    <w:rsid w:val="00C11784"/>
    <w:rsid w:val="00C128E8"/>
    <w:rsid w:val="00C14DE6"/>
    <w:rsid w:val="00C15C8E"/>
    <w:rsid w:val="00C15C99"/>
    <w:rsid w:val="00C17DE1"/>
    <w:rsid w:val="00C22177"/>
    <w:rsid w:val="00C23FCE"/>
    <w:rsid w:val="00C25347"/>
    <w:rsid w:val="00C255B5"/>
    <w:rsid w:val="00C27258"/>
    <w:rsid w:val="00C27D4F"/>
    <w:rsid w:val="00C3108B"/>
    <w:rsid w:val="00C31868"/>
    <w:rsid w:val="00C31C69"/>
    <w:rsid w:val="00C3263F"/>
    <w:rsid w:val="00C34C03"/>
    <w:rsid w:val="00C35466"/>
    <w:rsid w:val="00C402B4"/>
    <w:rsid w:val="00C40B1D"/>
    <w:rsid w:val="00C40B76"/>
    <w:rsid w:val="00C41279"/>
    <w:rsid w:val="00C41F7C"/>
    <w:rsid w:val="00C4263A"/>
    <w:rsid w:val="00C42BC7"/>
    <w:rsid w:val="00C42C4E"/>
    <w:rsid w:val="00C46EAE"/>
    <w:rsid w:val="00C46F4D"/>
    <w:rsid w:val="00C508E5"/>
    <w:rsid w:val="00C51209"/>
    <w:rsid w:val="00C5303A"/>
    <w:rsid w:val="00C54083"/>
    <w:rsid w:val="00C55A59"/>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87C"/>
    <w:rsid w:val="00C76E43"/>
    <w:rsid w:val="00C777A7"/>
    <w:rsid w:val="00C807BB"/>
    <w:rsid w:val="00C80CB9"/>
    <w:rsid w:val="00C81275"/>
    <w:rsid w:val="00C814A4"/>
    <w:rsid w:val="00C82F5F"/>
    <w:rsid w:val="00C85584"/>
    <w:rsid w:val="00C90EBB"/>
    <w:rsid w:val="00C91B5C"/>
    <w:rsid w:val="00C95DAE"/>
    <w:rsid w:val="00C96247"/>
    <w:rsid w:val="00CA3A2D"/>
    <w:rsid w:val="00CA3F6E"/>
    <w:rsid w:val="00CA4820"/>
    <w:rsid w:val="00CA53C7"/>
    <w:rsid w:val="00CA54EF"/>
    <w:rsid w:val="00CA5579"/>
    <w:rsid w:val="00CB02E3"/>
    <w:rsid w:val="00CB0F04"/>
    <w:rsid w:val="00CB1643"/>
    <w:rsid w:val="00CB2094"/>
    <w:rsid w:val="00CB3516"/>
    <w:rsid w:val="00CB5D16"/>
    <w:rsid w:val="00CB5E95"/>
    <w:rsid w:val="00CB672E"/>
    <w:rsid w:val="00CB7972"/>
    <w:rsid w:val="00CC1151"/>
    <w:rsid w:val="00CC1989"/>
    <w:rsid w:val="00CC1F34"/>
    <w:rsid w:val="00CC2725"/>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1CB"/>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2D1"/>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4E90"/>
    <w:rsid w:val="00D67FBD"/>
    <w:rsid w:val="00D70951"/>
    <w:rsid w:val="00D70B41"/>
    <w:rsid w:val="00D70C52"/>
    <w:rsid w:val="00D7241A"/>
    <w:rsid w:val="00D72871"/>
    <w:rsid w:val="00D749E0"/>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1F88"/>
    <w:rsid w:val="00DB2212"/>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64C6"/>
    <w:rsid w:val="00DE6C58"/>
    <w:rsid w:val="00DE71B2"/>
    <w:rsid w:val="00DE7996"/>
    <w:rsid w:val="00DE7CFC"/>
    <w:rsid w:val="00DF00F5"/>
    <w:rsid w:val="00DF0188"/>
    <w:rsid w:val="00DF0785"/>
    <w:rsid w:val="00DF266C"/>
    <w:rsid w:val="00DF65B7"/>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1A2B"/>
    <w:rsid w:val="00E323C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56457"/>
    <w:rsid w:val="00E60B0C"/>
    <w:rsid w:val="00E6523A"/>
    <w:rsid w:val="00E65D95"/>
    <w:rsid w:val="00E66DEB"/>
    <w:rsid w:val="00E670FC"/>
    <w:rsid w:val="00E73DB9"/>
    <w:rsid w:val="00E74A84"/>
    <w:rsid w:val="00E80B86"/>
    <w:rsid w:val="00E83F7F"/>
    <w:rsid w:val="00E841CA"/>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EF6A83"/>
    <w:rsid w:val="00F03168"/>
    <w:rsid w:val="00F0441B"/>
    <w:rsid w:val="00F0453A"/>
    <w:rsid w:val="00F05D48"/>
    <w:rsid w:val="00F10D2B"/>
    <w:rsid w:val="00F1258A"/>
    <w:rsid w:val="00F12FD7"/>
    <w:rsid w:val="00F152E2"/>
    <w:rsid w:val="00F16D36"/>
    <w:rsid w:val="00F2013E"/>
    <w:rsid w:val="00F20D43"/>
    <w:rsid w:val="00F2167E"/>
    <w:rsid w:val="00F22A7C"/>
    <w:rsid w:val="00F2355A"/>
    <w:rsid w:val="00F23A36"/>
    <w:rsid w:val="00F24E41"/>
    <w:rsid w:val="00F2506C"/>
    <w:rsid w:val="00F25F8B"/>
    <w:rsid w:val="00F2672E"/>
    <w:rsid w:val="00F30DA5"/>
    <w:rsid w:val="00F315E4"/>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672A4"/>
    <w:rsid w:val="00F676A9"/>
    <w:rsid w:val="00F726D0"/>
    <w:rsid w:val="00F7440C"/>
    <w:rsid w:val="00F74F9A"/>
    <w:rsid w:val="00F7715A"/>
    <w:rsid w:val="00F771DF"/>
    <w:rsid w:val="00F77A51"/>
    <w:rsid w:val="00F77D32"/>
    <w:rsid w:val="00F80028"/>
    <w:rsid w:val="00F802D9"/>
    <w:rsid w:val="00F81A02"/>
    <w:rsid w:val="00F81DAE"/>
    <w:rsid w:val="00F87AED"/>
    <w:rsid w:val="00F911AC"/>
    <w:rsid w:val="00F91A8D"/>
    <w:rsid w:val="00F91C88"/>
    <w:rsid w:val="00F922DA"/>
    <w:rsid w:val="00F930F8"/>
    <w:rsid w:val="00F93AA4"/>
    <w:rsid w:val="00F956E4"/>
    <w:rsid w:val="00F9570E"/>
    <w:rsid w:val="00F95CD7"/>
    <w:rsid w:val="00F96D2C"/>
    <w:rsid w:val="00F9782D"/>
    <w:rsid w:val="00F97BCF"/>
    <w:rsid w:val="00FA0328"/>
    <w:rsid w:val="00FA035C"/>
    <w:rsid w:val="00FA0EA7"/>
    <w:rsid w:val="00FA1A1B"/>
    <w:rsid w:val="00FA365C"/>
    <w:rsid w:val="00FA4546"/>
    <w:rsid w:val="00FA49F7"/>
    <w:rsid w:val="00FA53A8"/>
    <w:rsid w:val="00FB01DD"/>
    <w:rsid w:val="00FB03B9"/>
    <w:rsid w:val="00FB097C"/>
    <w:rsid w:val="00FB2D7C"/>
    <w:rsid w:val="00FB2F54"/>
    <w:rsid w:val="00FB35C4"/>
    <w:rsid w:val="00FB3FBE"/>
    <w:rsid w:val="00FB4279"/>
    <w:rsid w:val="00FB42D3"/>
    <w:rsid w:val="00FB443A"/>
    <w:rsid w:val="00FB5B3C"/>
    <w:rsid w:val="00FC009B"/>
    <w:rsid w:val="00FC01B3"/>
    <w:rsid w:val="00FC0B2C"/>
    <w:rsid w:val="00FC197B"/>
    <w:rsid w:val="00FC2483"/>
    <w:rsid w:val="00FC288A"/>
    <w:rsid w:val="00FC3C02"/>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156B"/>
    <w:rsid w:val="00FE2539"/>
    <w:rsid w:val="00FE3500"/>
    <w:rsid w:val="00FE3C85"/>
    <w:rsid w:val="00FE4217"/>
    <w:rsid w:val="00FE57D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7ncke/" TargetMode="External"/><Relationship Id="rId18" Type="http://schemas.openxmlformats.org/officeDocument/2006/relationships/image" Target="media/image2.png"/><Relationship Id="rId26" Type="http://schemas.openxmlformats.org/officeDocument/2006/relationships/hyperlink" Target="http://methods.sagepub.com/book/methods-of-meta-analysis-3e"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1.png"/><Relationship Id="rId25" Type="http://schemas.openxmlformats.org/officeDocument/2006/relationships/hyperlink" Target="https://doi.org/10.1016/j.paid.2016.06.069" TargetMode="Externa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osf.io/as7md/" TargetMode="External"/><Relationship Id="rId20" Type="http://schemas.openxmlformats.org/officeDocument/2006/relationships/image" Target="media/image4.png"/><Relationship Id="rId29" Type="http://schemas.openxmlformats.org/officeDocument/2006/relationships/hyperlink" Target="http://jakewestfall.org/publications/pange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8.pn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osf.io/7ncke/" TargetMode="External"/><Relationship Id="rId23" Type="http://schemas.openxmlformats.org/officeDocument/2006/relationships/image" Target="media/image7.png"/><Relationship Id="rId28" Type="http://schemas.openxmlformats.org/officeDocument/2006/relationships/hyperlink" Target="http://www.R-project.org" TargetMode="External"/><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3.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hyperlink" Target="https://osf.io/7f2q9/" TargetMode="External"/><Relationship Id="rId22" Type="http://schemas.openxmlformats.org/officeDocument/2006/relationships/image" Target="media/image6.png"/><Relationship Id="rId27" Type="http://schemas.openxmlformats.org/officeDocument/2006/relationships/hyperlink" Target="https://rdataviz.wordpress.com/2010/03/05/getting-data-from-an-image-introductory-post/" TargetMode="External"/><Relationship Id="rId30" Type="http://schemas.openxmlformats.org/officeDocument/2006/relationships/image" Target="media/image9.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B076E-803C-4C8C-946B-A96E72556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3</TotalTime>
  <Pages>43</Pages>
  <Words>15963</Words>
  <Characters>90835</Characters>
  <Application>Microsoft Office Word</Application>
  <DocSecurity>0</DocSecurity>
  <Lines>2112</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14</cp:revision>
  <dcterms:created xsi:type="dcterms:W3CDTF">2018-11-23T02:09:00Z</dcterms:created>
  <dcterms:modified xsi:type="dcterms:W3CDTF">2018-12-03T01:33:00Z</dcterms:modified>
</cp:coreProperties>
</file>